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/>
  <w:body>
    <w:p w14:paraId="588984B9" w14:textId="47E8B95C" w:rsidR="007446DE" w:rsidRDefault="00A41D62" w:rsidP="00D44BCB">
      <w:pPr>
        <w:spacing w:line="240" w:lineRule="auto"/>
        <w:ind w:firstLine="0"/>
        <w:jc w:val="center"/>
        <w:rPr>
          <w:b/>
          <w:sz w:val="27"/>
          <w:szCs w:val="27"/>
        </w:rPr>
      </w:pPr>
      <w:r>
        <w:rPr>
          <w:noProof/>
        </w:rPr>
        <w:drawing>
          <wp:inline distT="0" distB="0" distL="0" distR="0" wp14:anchorId="2093CD39" wp14:editId="3A91E94F">
            <wp:extent cx="1933577" cy="828675"/>
            <wp:effectExtent l="0" t="0" r="9525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esultado de imagem para harvard logo transparent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5581" cy="8295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054A95" w14:textId="15838AAB" w:rsidR="004E7007" w:rsidRDefault="004C5D49" w:rsidP="00D44BCB">
      <w:pPr>
        <w:spacing w:line="240" w:lineRule="auto"/>
        <w:ind w:firstLine="0"/>
        <w:jc w:val="center"/>
        <w:rPr>
          <w:b/>
          <w:sz w:val="28"/>
          <w:szCs w:val="28"/>
        </w:rPr>
      </w:pPr>
      <w:r>
        <w:rPr>
          <w:b/>
          <w:sz w:val="27"/>
          <w:szCs w:val="27"/>
        </w:rPr>
        <w:t>CENTRO UNIVERSITÁRIO DE ITAPIRA</w:t>
      </w:r>
    </w:p>
    <w:p w14:paraId="1DE5F272" w14:textId="77DF8220" w:rsidR="004E7007" w:rsidRDefault="00ED737B" w:rsidP="00D44BCB">
      <w:pPr>
        <w:spacing w:line="240" w:lineRule="auto"/>
        <w:ind w:firstLine="0"/>
        <w:jc w:val="center"/>
        <w:rPr>
          <w:b/>
          <w:sz w:val="24"/>
        </w:rPr>
      </w:pPr>
      <w:r>
        <w:rPr>
          <w:b/>
          <w:sz w:val="24"/>
        </w:rPr>
        <w:t xml:space="preserve">CURSO DE </w:t>
      </w:r>
      <w:r w:rsidR="004C5D49">
        <w:rPr>
          <w:b/>
          <w:sz w:val="24"/>
        </w:rPr>
        <w:t>CIÊNCIA DA COMPUTAÇÃO</w:t>
      </w:r>
    </w:p>
    <w:p w14:paraId="1992C4A7" w14:textId="77777777" w:rsidR="004E7007" w:rsidRDefault="004E7007" w:rsidP="004E7007">
      <w:pPr>
        <w:rPr>
          <w:sz w:val="24"/>
        </w:rPr>
      </w:pPr>
    </w:p>
    <w:p w14:paraId="2E8EE7DA" w14:textId="77777777" w:rsidR="004E7007" w:rsidRDefault="004E7007" w:rsidP="004E7007">
      <w:pPr>
        <w:rPr>
          <w:sz w:val="24"/>
        </w:rPr>
      </w:pPr>
    </w:p>
    <w:p w14:paraId="3B615DFA" w14:textId="77777777" w:rsidR="004E7007" w:rsidRDefault="004E7007" w:rsidP="004E7007">
      <w:pPr>
        <w:rPr>
          <w:sz w:val="24"/>
        </w:rPr>
      </w:pPr>
    </w:p>
    <w:p w14:paraId="5879794A" w14:textId="77777777" w:rsidR="004E7007" w:rsidRDefault="004E7007" w:rsidP="004C5D49">
      <w:pPr>
        <w:ind w:firstLine="0"/>
        <w:rPr>
          <w:sz w:val="24"/>
        </w:rPr>
      </w:pPr>
    </w:p>
    <w:p w14:paraId="472EF2E9" w14:textId="77777777" w:rsidR="004E7007" w:rsidRDefault="004E7007" w:rsidP="004E7007">
      <w:pPr>
        <w:rPr>
          <w:sz w:val="24"/>
        </w:rPr>
      </w:pPr>
    </w:p>
    <w:p w14:paraId="6F29A51D" w14:textId="77777777" w:rsidR="004E7007" w:rsidRDefault="004E7007" w:rsidP="004E7007">
      <w:pPr>
        <w:rPr>
          <w:b/>
          <w:sz w:val="24"/>
        </w:rPr>
      </w:pPr>
    </w:p>
    <w:p w14:paraId="2BB04CE3" w14:textId="77777777" w:rsidR="004E7007" w:rsidRDefault="004E7007" w:rsidP="004E7007">
      <w:pPr>
        <w:jc w:val="center"/>
        <w:rPr>
          <w:b/>
          <w:szCs w:val="28"/>
        </w:rPr>
      </w:pPr>
    </w:p>
    <w:p w14:paraId="258263FA" w14:textId="4479BD37" w:rsidR="004E7007" w:rsidRPr="00296025" w:rsidRDefault="004C5D49" w:rsidP="00D44BCB">
      <w:pPr>
        <w:ind w:firstLine="0"/>
        <w:jc w:val="center"/>
        <w:rPr>
          <w:rFonts w:ascii="Times New Roman" w:hAnsi="Times New Roman" w:cs="Times New Roman"/>
          <w:b/>
          <w:sz w:val="32"/>
          <w:szCs w:val="44"/>
        </w:rPr>
      </w:pPr>
      <w:r>
        <w:rPr>
          <w:rFonts w:ascii="Times New Roman" w:hAnsi="Times New Roman" w:cs="Times New Roman"/>
          <w:b/>
          <w:sz w:val="32"/>
          <w:szCs w:val="44"/>
        </w:rPr>
        <w:t>REDIS</w:t>
      </w:r>
      <w:r w:rsidR="00DD2797">
        <w:rPr>
          <w:rFonts w:ascii="Times New Roman" w:hAnsi="Times New Roman" w:cs="Times New Roman"/>
          <w:b/>
          <w:sz w:val="32"/>
          <w:szCs w:val="44"/>
        </w:rPr>
        <w:t>:</w:t>
      </w:r>
      <w:r>
        <w:rPr>
          <w:rFonts w:ascii="Times New Roman" w:hAnsi="Times New Roman" w:cs="Times New Roman"/>
          <w:b/>
          <w:sz w:val="32"/>
          <w:szCs w:val="44"/>
        </w:rPr>
        <w:t xml:space="preserve"> </w:t>
      </w:r>
      <w:r w:rsidR="00C64AA0">
        <w:rPr>
          <w:rFonts w:ascii="Times New Roman" w:hAnsi="Times New Roman" w:cs="Times New Roman"/>
          <w:b/>
          <w:sz w:val="32"/>
          <w:szCs w:val="44"/>
        </w:rPr>
        <w:t xml:space="preserve">BANCO DE DADOS </w:t>
      </w:r>
      <w:r w:rsidR="00DD2797">
        <w:rPr>
          <w:rFonts w:ascii="Times New Roman" w:hAnsi="Times New Roman" w:cs="Times New Roman"/>
          <w:b/>
          <w:sz w:val="32"/>
          <w:szCs w:val="44"/>
        </w:rPr>
        <w:t xml:space="preserve">NA </w:t>
      </w:r>
      <w:r w:rsidR="00C64AA0">
        <w:rPr>
          <w:rFonts w:ascii="Times New Roman" w:hAnsi="Times New Roman" w:cs="Times New Roman"/>
          <w:b/>
          <w:sz w:val="32"/>
          <w:szCs w:val="44"/>
        </w:rPr>
        <w:t>MEMÓRIA</w:t>
      </w:r>
    </w:p>
    <w:p w14:paraId="16423A8D" w14:textId="77777777" w:rsidR="004E7007" w:rsidRPr="00296025" w:rsidRDefault="004E7007" w:rsidP="004E7007">
      <w:pPr>
        <w:jc w:val="center"/>
        <w:rPr>
          <w:rFonts w:ascii="Times New Roman" w:hAnsi="Times New Roman" w:cs="Times New Roman"/>
          <w:b/>
          <w:sz w:val="32"/>
          <w:szCs w:val="44"/>
        </w:rPr>
      </w:pPr>
      <w:r w:rsidRPr="00296025">
        <w:rPr>
          <w:rFonts w:ascii="Times New Roman" w:hAnsi="Times New Roman" w:cs="Times New Roman"/>
          <w:b/>
          <w:sz w:val="32"/>
          <w:szCs w:val="44"/>
        </w:rPr>
        <w:t xml:space="preserve">  </w:t>
      </w:r>
    </w:p>
    <w:p w14:paraId="05CCE6B4" w14:textId="77777777" w:rsidR="004E7007" w:rsidRDefault="004E7007" w:rsidP="004E7007">
      <w:pPr>
        <w:jc w:val="center"/>
        <w:rPr>
          <w:b/>
          <w:szCs w:val="28"/>
        </w:rPr>
      </w:pPr>
    </w:p>
    <w:p w14:paraId="20BB32B4" w14:textId="77777777" w:rsidR="004E7007" w:rsidRDefault="004E7007" w:rsidP="004E7007">
      <w:pPr>
        <w:jc w:val="center"/>
        <w:rPr>
          <w:b/>
          <w:szCs w:val="28"/>
        </w:rPr>
      </w:pPr>
    </w:p>
    <w:p w14:paraId="4894D66B" w14:textId="71ACBD5B" w:rsidR="004E7007" w:rsidRDefault="004C5D49" w:rsidP="00D44BCB">
      <w:pPr>
        <w:ind w:firstLine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Gabriel Martins de Almeida</w:t>
      </w:r>
    </w:p>
    <w:p w14:paraId="0AE9364F" w14:textId="5BF65B97" w:rsidR="004C5D49" w:rsidRDefault="004C5D49" w:rsidP="00D44BCB">
      <w:pPr>
        <w:ind w:firstLine="0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Marco Antônio Ferreira Filho</w:t>
      </w:r>
    </w:p>
    <w:p w14:paraId="15249A68" w14:textId="3FD675F5" w:rsidR="004C5D49" w:rsidRPr="00296025" w:rsidRDefault="004C5D49" w:rsidP="00D44BCB">
      <w:pPr>
        <w:ind w:firstLine="0"/>
        <w:jc w:val="center"/>
        <w:rPr>
          <w:rFonts w:ascii="Times New Roman" w:hAnsi="Times New Roman" w:cs="Times New Roman"/>
          <w:b/>
          <w:sz w:val="24"/>
        </w:rPr>
      </w:pPr>
      <w:proofErr w:type="spellStart"/>
      <w:r>
        <w:rPr>
          <w:rFonts w:ascii="Times New Roman" w:hAnsi="Times New Roman" w:cs="Times New Roman"/>
          <w:b/>
          <w:sz w:val="24"/>
        </w:rPr>
        <w:t>Rudinaldo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Firmino Vieira </w:t>
      </w:r>
      <w:proofErr w:type="spellStart"/>
      <w:r>
        <w:rPr>
          <w:rFonts w:ascii="Times New Roman" w:hAnsi="Times New Roman" w:cs="Times New Roman"/>
          <w:b/>
          <w:sz w:val="24"/>
        </w:rPr>
        <w:t>Valdissera</w:t>
      </w:r>
      <w:proofErr w:type="spellEnd"/>
      <w:r>
        <w:rPr>
          <w:rFonts w:ascii="Times New Roman" w:hAnsi="Times New Roman" w:cs="Times New Roman"/>
          <w:b/>
          <w:sz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</w:rPr>
        <w:t>junior</w:t>
      </w:r>
      <w:proofErr w:type="spellEnd"/>
    </w:p>
    <w:p w14:paraId="10F29519" w14:textId="77777777" w:rsidR="004E7007" w:rsidRDefault="004E7007" w:rsidP="004E7007"/>
    <w:p w14:paraId="7622FCB7" w14:textId="4C175891" w:rsidR="004E7007" w:rsidRDefault="004E7007" w:rsidP="00296025">
      <w:pPr>
        <w:ind w:firstLine="0"/>
        <w:rPr>
          <w:rFonts w:asciiTheme="minorHAnsi" w:hAnsiTheme="minorHAnsi"/>
          <w:noProof/>
          <w:sz w:val="22"/>
          <w:szCs w:val="22"/>
          <w:lang w:eastAsia="pt-BR"/>
        </w:rPr>
      </w:pPr>
      <w:r>
        <w:rPr>
          <w:noProof/>
          <w:lang w:eastAsia="pt-BR"/>
        </w:rPr>
        <w:t xml:space="preserve">          </w:t>
      </w:r>
    </w:p>
    <w:p w14:paraId="3745FFBA" w14:textId="77777777" w:rsidR="004E7007" w:rsidRDefault="004E7007" w:rsidP="004E7007">
      <w:pPr>
        <w:rPr>
          <w:noProof/>
          <w:lang w:eastAsia="pt-BR"/>
        </w:rPr>
      </w:pPr>
    </w:p>
    <w:p w14:paraId="4A82B9AC" w14:textId="77777777" w:rsidR="004E7007" w:rsidRDefault="004E7007" w:rsidP="004E7007">
      <w:pPr>
        <w:rPr>
          <w:noProof/>
          <w:lang w:eastAsia="pt-BR"/>
        </w:rPr>
      </w:pPr>
    </w:p>
    <w:p w14:paraId="1419D3AE" w14:textId="7A2ECF38" w:rsidR="004E7007" w:rsidRDefault="004E7007" w:rsidP="00546340">
      <w:pPr>
        <w:jc w:val="right"/>
        <w:rPr>
          <w:noProof/>
          <w:lang w:eastAsia="pt-BR"/>
        </w:rPr>
      </w:pPr>
    </w:p>
    <w:p w14:paraId="583159C2" w14:textId="77777777" w:rsidR="004E7007" w:rsidRDefault="004E7007" w:rsidP="004E7007">
      <w:pPr>
        <w:rPr>
          <w:noProof/>
          <w:lang w:eastAsia="pt-BR"/>
        </w:rPr>
      </w:pPr>
    </w:p>
    <w:p w14:paraId="1370572B" w14:textId="29F54BF4" w:rsidR="004E7007" w:rsidRDefault="004E7007" w:rsidP="004E7007">
      <w:pPr>
        <w:ind w:left="1416"/>
        <w:rPr>
          <w:noProof/>
          <w:lang w:eastAsia="pt-BR"/>
        </w:rPr>
      </w:pPr>
      <w:r>
        <w:rPr>
          <w:noProof/>
          <w:lang w:eastAsia="pt-BR"/>
        </w:rPr>
        <w:t xml:space="preserve">                                                 </w:t>
      </w:r>
    </w:p>
    <w:p w14:paraId="426F85D0" w14:textId="313F827D" w:rsidR="00A77B31" w:rsidRDefault="00A77B31" w:rsidP="004E7007">
      <w:pPr>
        <w:ind w:left="1416"/>
        <w:rPr>
          <w:noProof/>
          <w:lang w:eastAsia="pt-BR"/>
        </w:rPr>
      </w:pPr>
    </w:p>
    <w:p w14:paraId="19B13D92" w14:textId="533F84F4" w:rsidR="00A77B31" w:rsidRDefault="00A77B31" w:rsidP="00296025">
      <w:pPr>
        <w:ind w:firstLine="0"/>
        <w:rPr>
          <w:lang w:eastAsia="en-US"/>
        </w:rPr>
      </w:pPr>
    </w:p>
    <w:p w14:paraId="46DC70E9" w14:textId="11E4868B" w:rsidR="00ED737B" w:rsidRDefault="00ED737B" w:rsidP="00296025">
      <w:pPr>
        <w:ind w:firstLine="0"/>
        <w:rPr>
          <w:lang w:eastAsia="en-US"/>
        </w:rPr>
      </w:pPr>
    </w:p>
    <w:p w14:paraId="070A4B8E" w14:textId="31013DE2" w:rsidR="00ED737B" w:rsidRDefault="00ED737B" w:rsidP="00296025">
      <w:pPr>
        <w:ind w:firstLine="0"/>
        <w:rPr>
          <w:lang w:eastAsia="en-US"/>
        </w:rPr>
      </w:pPr>
    </w:p>
    <w:p w14:paraId="17AFE2E4" w14:textId="51A00BDC" w:rsidR="00ED737B" w:rsidRDefault="00ED737B" w:rsidP="00296025">
      <w:pPr>
        <w:ind w:firstLine="0"/>
        <w:rPr>
          <w:lang w:eastAsia="en-US"/>
        </w:rPr>
      </w:pPr>
    </w:p>
    <w:p w14:paraId="03F3D842" w14:textId="3CBC0D94" w:rsidR="00ED737B" w:rsidRDefault="00ED737B" w:rsidP="00296025">
      <w:pPr>
        <w:ind w:firstLine="0"/>
        <w:rPr>
          <w:lang w:eastAsia="en-US"/>
        </w:rPr>
      </w:pPr>
    </w:p>
    <w:p w14:paraId="4C1453CC" w14:textId="42DF902D" w:rsidR="00ED737B" w:rsidRDefault="00ED737B" w:rsidP="00296025">
      <w:pPr>
        <w:ind w:firstLine="0"/>
        <w:rPr>
          <w:lang w:eastAsia="en-US"/>
        </w:rPr>
      </w:pPr>
    </w:p>
    <w:p w14:paraId="4B642BAC" w14:textId="151A8131" w:rsidR="00DA5C6F" w:rsidRPr="00296025" w:rsidRDefault="004C5D49" w:rsidP="00D44BCB">
      <w:pPr>
        <w:ind w:firstLine="0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Itapira</w:t>
      </w:r>
    </w:p>
    <w:p w14:paraId="1BEC11E6" w14:textId="432F695C" w:rsidR="00FB4DDC" w:rsidRPr="00296025" w:rsidRDefault="004E7007" w:rsidP="00D44BCB">
      <w:pPr>
        <w:ind w:firstLine="0"/>
        <w:jc w:val="center"/>
        <w:rPr>
          <w:rFonts w:ascii="Times New Roman" w:hAnsi="Times New Roman" w:cs="Times New Roman"/>
          <w:sz w:val="24"/>
        </w:rPr>
      </w:pPr>
      <w:r w:rsidRPr="00296025">
        <w:rPr>
          <w:rFonts w:ascii="Times New Roman" w:hAnsi="Times New Roman" w:cs="Times New Roman"/>
          <w:sz w:val="24"/>
        </w:rPr>
        <w:t>20</w:t>
      </w:r>
      <w:r w:rsidR="003452C5">
        <w:rPr>
          <w:rFonts w:ascii="Times New Roman" w:hAnsi="Times New Roman" w:cs="Times New Roman"/>
          <w:sz w:val="24"/>
        </w:rPr>
        <w:t>20</w:t>
      </w:r>
    </w:p>
    <w:p w14:paraId="27012CFA" w14:textId="77777777" w:rsidR="00263736" w:rsidRPr="00296025" w:rsidRDefault="00263736" w:rsidP="00FB4DDC">
      <w:pPr>
        <w:jc w:val="center"/>
        <w:rPr>
          <w:rFonts w:ascii="Times New Roman" w:hAnsi="Times New Roman" w:cs="Times New Roman"/>
          <w:sz w:val="24"/>
          <w:u w:val="single"/>
        </w:rPr>
        <w:sectPr w:rsidR="00263736" w:rsidRPr="00296025" w:rsidSect="003C1FB3">
          <w:headerReference w:type="default" r:id="rId9"/>
          <w:headerReference w:type="first" r:id="rId10"/>
          <w:pgSz w:w="11906" w:h="16838"/>
          <w:pgMar w:top="1701" w:right="1134" w:bottom="1134" w:left="1701" w:header="720" w:footer="708" w:gutter="0"/>
          <w:pgNumType w:start="1"/>
          <w:cols w:space="720"/>
          <w:docGrid w:linePitch="360"/>
        </w:sectPr>
      </w:pPr>
    </w:p>
    <w:p w14:paraId="4A7757CE" w14:textId="4536065F" w:rsidR="00FB4DDC" w:rsidRDefault="003F4BAE" w:rsidP="008A27B3">
      <w:pPr>
        <w:ind w:firstLine="0"/>
        <w:jc w:val="center"/>
        <w:rPr>
          <w:b/>
          <w:bCs/>
          <w:sz w:val="22"/>
          <w:szCs w:val="22"/>
        </w:rPr>
      </w:pPr>
      <w:r w:rsidRPr="003F4BAE">
        <w:rPr>
          <w:b/>
          <w:bCs/>
          <w:sz w:val="22"/>
          <w:szCs w:val="22"/>
        </w:rPr>
        <w:lastRenderedPageBreak/>
        <w:t>RESUMO</w:t>
      </w:r>
    </w:p>
    <w:p w14:paraId="449F45D9" w14:textId="2D477FC8" w:rsidR="00065882" w:rsidRDefault="00065882" w:rsidP="008A27B3">
      <w:pPr>
        <w:ind w:firstLine="0"/>
        <w:jc w:val="center"/>
        <w:rPr>
          <w:b/>
          <w:bCs/>
          <w:sz w:val="22"/>
          <w:szCs w:val="22"/>
        </w:rPr>
      </w:pPr>
    </w:p>
    <w:p w14:paraId="2AFDEF5A" w14:textId="62D1AFC4" w:rsidR="00065882" w:rsidRPr="00A66C56" w:rsidRDefault="00DD2797" w:rsidP="00065882">
      <w:pPr>
        <w:pStyle w:val="m-texto"/>
      </w:pPr>
      <w:r w:rsidRPr="00A66C56">
        <w:t xml:space="preserve">Neste Trabalho é apresentado uma introdução ao banco de dados </w:t>
      </w:r>
      <w:proofErr w:type="spellStart"/>
      <w:r w:rsidRPr="00A66C56">
        <w:t>NoSQL</w:t>
      </w:r>
      <w:proofErr w:type="spellEnd"/>
      <w:r w:rsidRPr="00A66C56">
        <w:t xml:space="preserve"> Redis, apresentando conceitos do modelo </w:t>
      </w:r>
      <w:r w:rsidR="008E5246" w:rsidRPr="00A66C56">
        <w:t>chave-valor e seu direcionamento de</w:t>
      </w:r>
      <w:r w:rsidR="00112AEE" w:rsidRPr="00A66C56">
        <w:t xml:space="preserve"> aplicação</w:t>
      </w:r>
      <w:r w:rsidR="008E5246" w:rsidRPr="00A66C56">
        <w:t>, analisando prós e contras</w:t>
      </w:r>
      <w:r w:rsidR="00CC2616" w:rsidRPr="00A66C56">
        <w:t xml:space="preserve"> e mostrando o porquê ele se tornou o banco de dados chave-valor mais popular do mundo</w:t>
      </w:r>
      <w:r w:rsidR="00112AEE" w:rsidRPr="00A66C56">
        <w:t xml:space="preserve"> altamente recomendado para aplicações web, para dispositivos móveis, jogos, anúncios e </w:t>
      </w:r>
      <w:proofErr w:type="spellStart"/>
      <w:r w:rsidR="00112AEE" w:rsidRPr="00A66C56">
        <w:t>IoT</w:t>
      </w:r>
      <w:proofErr w:type="spellEnd"/>
      <w:r w:rsidR="00CC2616" w:rsidRPr="00A66C56">
        <w:t xml:space="preserve">. Ao decorrer da análise apresentamos </w:t>
      </w:r>
      <w:r w:rsidR="00B65EBA" w:rsidRPr="00A66C56">
        <w:t xml:space="preserve">a popularização do Redis </w:t>
      </w:r>
      <w:r w:rsidR="00CC2616" w:rsidRPr="00A66C56">
        <w:t>e como a comunidade envolvida com o sistema contribui para o seu crescimento e disseminação de um sistema completament</w:t>
      </w:r>
      <w:r w:rsidR="008D5535" w:rsidRPr="00A66C56">
        <w:t>e open source</w:t>
      </w:r>
      <w:r w:rsidR="008E5246" w:rsidRPr="00A66C56">
        <w:t>. Estuda-se como o sistema poder ser utilizado como cache de maneira bem mais otimizada, e como o sistema pode criar snapshots para fazer copias de todo conteúdo em memoria em um intervalo de tempo</w:t>
      </w:r>
      <w:r w:rsidR="00B13024" w:rsidRPr="00A66C56">
        <w:t xml:space="preserve"> predeterminados</w:t>
      </w:r>
      <w:r w:rsidR="008D5535" w:rsidRPr="00A66C56">
        <w:t>. Os autores concluem</w:t>
      </w:r>
      <w:r w:rsidR="00112AEE" w:rsidRPr="00A66C56">
        <w:t xml:space="preserve"> discutindo o quão útil pode ser um banco de dados chave-valor se aplicado de forma correta, e como o Redis conseguiu por sua velocidade, versatilidade e facilidade de uso se destacar entre os demais bancos do mesmo modelo.</w:t>
      </w:r>
    </w:p>
    <w:p w14:paraId="0A015DBB" w14:textId="71759776" w:rsidR="00CB705E" w:rsidRPr="00A66C56" w:rsidRDefault="00CB705E" w:rsidP="00CB705E">
      <w:pPr>
        <w:jc w:val="center"/>
        <w:rPr>
          <w:rFonts w:ascii="Times New Roman" w:hAnsi="Times New Roman" w:cs="Times New Roman"/>
          <w:b/>
          <w:bCs/>
          <w:sz w:val="22"/>
          <w:szCs w:val="22"/>
        </w:rPr>
      </w:pPr>
    </w:p>
    <w:p w14:paraId="3D531454" w14:textId="373FAD89" w:rsidR="00CB705E" w:rsidRPr="00A66C56" w:rsidRDefault="00CB705E" w:rsidP="00CB705E">
      <w:pPr>
        <w:rPr>
          <w:rFonts w:ascii="Times New Roman" w:hAnsi="Times New Roman" w:cs="Times New Roman"/>
          <w:szCs w:val="20"/>
        </w:rPr>
      </w:pPr>
    </w:p>
    <w:p w14:paraId="6B2EEE92" w14:textId="6DEB176B" w:rsidR="003F4BAE" w:rsidRDefault="00CB705E" w:rsidP="00CB705E">
      <w:r w:rsidRPr="00A66C56">
        <w:rPr>
          <w:rFonts w:ascii="Times New Roman" w:hAnsi="Times New Roman" w:cs="Times New Roman"/>
          <w:b/>
          <w:bCs/>
          <w:szCs w:val="20"/>
        </w:rPr>
        <w:t>Palavras-chave:</w:t>
      </w:r>
      <w:r w:rsidR="009D1005" w:rsidRPr="00A66C56">
        <w:rPr>
          <w:rFonts w:ascii="Times New Roman" w:hAnsi="Times New Roman" w:cs="Times New Roman"/>
          <w:b/>
          <w:bCs/>
          <w:szCs w:val="20"/>
        </w:rPr>
        <w:t xml:space="preserve"> </w:t>
      </w:r>
      <w:r w:rsidR="009D1005" w:rsidRPr="00A66C56">
        <w:rPr>
          <w:rFonts w:ascii="Times New Roman" w:hAnsi="Times New Roman" w:cs="Times New Roman"/>
          <w:szCs w:val="20"/>
        </w:rPr>
        <w:t>Banco de Dados</w:t>
      </w:r>
      <w:r w:rsidR="00A66C56">
        <w:rPr>
          <w:rFonts w:ascii="Times New Roman" w:hAnsi="Times New Roman" w:cs="Times New Roman"/>
          <w:szCs w:val="20"/>
        </w:rPr>
        <w:t>;</w:t>
      </w:r>
      <w:r w:rsidR="009D1005" w:rsidRPr="00A66C56">
        <w:rPr>
          <w:rFonts w:ascii="Times New Roman" w:hAnsi="Times New Roman" w:cs="Times New Roman"/>
          <w:szCs w:val="20"/>
        </w:rPr>
        <w:t xml:space="preserve"> Redis</w:t>
      </w:r>
      <w:r w:rsidR="00A66C56">
        <w:rPr>
          <w:rFonts w:ascii="Times New Roman" w:hAnsi="Times New Roman" w:cs="Times New Roman"/>
          <w:szCs w:val="20"/>
        </w:rPr>
        <w:t>;</w:t>
      </w:r>
      <w:r w:rsidR="009D1005" w:rsidRPr="00A66C56">
        <w:rPr>
          <w:rFonts w:ascii="Times New Roman" w:hAnsi="Times New Roman" w:cs="Times New Roman"/>
          <w:szCs w:val="20"/>
        </w:rPr>
        <w:t xml:space="preserve"> BSD</w:t>
      </w:r>
      <w:r w:rsidR="00A66C56">
        <w:rPr>
          <w:rFonts w:ascii="Times New Roman" w:hAnsi="Times New Roman" w:cs="Times New Roman"/>
          <w:szCs w:val="20"/>
        </w:rPr>
        <w:t>;</w:t>
      </w:r>
      <w:r w:rsidR="009D1005" w:rsidRPr="00A66C56">
        <w:rPr>
          <w:rFonts w:ascii="Times New Roman" w:hAnsi="Times New Roman" w:cs="Times New Roman"/>
          <w:szCs w:val="20"/>
        </w:rPr>
        <w:t xml:space="preserve"> </w:t>
      </w:r>
      <w:proofErr w:type="spellStart"/>
      <w:r w:rsidR="009D1005" w:rsidRPr="00A66C56">
        <w:rPr>
          <w:rFonts w:ascii="Times New Roman" w:hAnsi="Times New Roman" w:cs="Times New Roman"/>
          <w:szCs w:val="20"/>
        </w:rPr>
        <w:t>NoSQL</w:t>
      </w:r>
      <w:proofErr w:type="spellEnd"/>
      <w:r w:rsidR="00A66C56">
        <w:rPr>
          <w:rFonts w:ascii="Times New Roman" w:hAnsi="Times New Roman" w:cs="Times New Roman"/>
          <w:szCs w:val="20"/>
        </w:rPr>
        <w:t>;</w:t>
      </w:r>
      <w:r w:rsidR="009D1005" w:rsidRPr="00A66C56">
        <w:rPr>
          <w:rFonts w:ascii="Times New Roman" w:hAnsi="Times New Roman" w:cs="Times New Roman"/>
          <w:szCs w:val="20"/>
        </w:rPr>
        <w:t xml:space="preserve"> Software Livre</w:t>
      </w:r>
      <w:r w:rsidR="00A66C56">
        <w:rPr>
          <w:rFonts w:ascii="Times New Roman" w:hAnsi="Times New Roman" w:cs="Times New Roman"/>
          <w:szCs w:val="20"/>
        </w:rPr>
        <w:t>;</w:t>
      </w:r>
      <w:r w:rsidR="009D1005" w:rsidRPr="00A66C56">
        <w:rPr>
          <w:rFonts w:ascii="Times New Roman" w:hAnsi="Times New Roman" w:cs="Times New Roman"/>
          <w:szCs w:val="20"/>
        </w:rPr>
        <w:t xml:space="preserve"> Chave-Valor</w:t>
      </w:r>
      <w:r w:rsidR="00A66C56">
        <w:rPr>
          <w:rFonts w:ascii="Times New Roman" w:hAnsi="Times New Roman" w:cs="Times New Roman"/>
          <w:szCs w:val="20"/>
        </w:rPr>
        <w:t>;</w:t>
      </w:r>
      <w:r w:rsidR="003F4BAE">
        <w:br w:type="page"/>
      </w:r>
    </w:p>
    <w:p w14:paraId="17B2CE8A" w14:textId="51ACCED3" w:rsidR="003B64B5" w:rsidRDefault="003B64B5">
      <w:pPr>
        <w:pStyle w:val="Ttulo1"/>
      </w:pPr>
      <w:bookmarkStart w:id="0" w:name="_Toc38802692"/>
      <w:r>
        <w:lastRenderedPageBreak/>
        <w:t>1. INTRODUÇÃO</w:t>
      </w:r>
      <w:bookmarkEnd w:id="0"/>
    </w:p>
    <w:p w14:paraId="6F272470" w14:textId="76D456B9" w:rsidR="00DE2224" w:rsidRDefault="00B13024" w:rsidP="00B13024">
      <w:pPr>
        <w:pStyle w:val="m-texto"/>
      </w:pPr>
      <w:r>
        <w:t xml:space="preserve">O </w:t>
      </w:r>
      <w:r w:rsidR="00B22E24">
        <w:t>R</w:t>
      </w:r>
      <w:r>
        <w:t xml:space="preserve">edis é um banco de dados </w:t>
      </w:r>
      <w:r w:rsidR="00530F30">
        <w:t xml:space="preserve">em memória </w:t>
      </w:r>
      <w:proofErr w:type="spellStart"/>
      <w:r>
        <w:t>NoSQL</w:t>
      </w:r>
      <w:proofErr w:type="spellEnd"/>
      <w:r w:rsidR="00530F30">
        <w:t xml:space="preserve"> de código aberto com licença BSD</w:t>
      </w:r>
      <w:r w:rsidR="00D041E0">
        <w:t xml:space="preserve"> </w:t>
      </w:r>
      <w:r w:rsidR="00822191">
        <w:t xml:space="preserve">3-clause, </w:t>
      </w:r>
      <w:r w:rsidR="00D041E0">
        <w:t xml:space="preserve">cujo nome em realidade é uma sigla </w:t>
      </w:r>
      <w:r w:rsidR="00822191">
        <w:t xml:space="preserve">no qual o </w:t>
      </w:r>
      <w:r w:rsidR="00D041E0">
        <w:t>significado é ‘</w:t>
      </w:r>
      <w:proofErr w:type="spellStart"/>
      <w:r w:rsidR="00D041E0" w:rsidRPr="00731A7C">
        <w:rPr>
          <w:color w:val="222222"/>
          <w:szCs w:val="24"/>
          <w:shd w:val="clear" w:color="auto" w:fill="FFFFFF"/>
        </w:rPr>
        <w:t>REmote</w:t>
      </w:r>
      <w:proofErr w:type="spellEnd"/>
      <w:r w:rsidR="00D041E0" w:rsidRPr="00731A7C">
        <w:rPr>
          <w:color w:val="222222"/>
          <w:szCs w:val="24"/>
          <w:shd w:val="clear" w:color="auto" w:fill="FFFFFF"/>
        </w:rPr>
        <w:t xml:space="preserve"> </w:t>
      </w:r>
      <w:proofErr w:type="spellStart"/>
      <w:r w:rsidR="00D041E0" w:rsidRPr="00731A7C">
        <w:rPr>
          <w:color w:val="222222"/>
          <w:szCs w:val="24"/>
          <w:shd w:val="clear" w:color="auto" w:fill="FFFFFF"/>
        </w:rPr>
        <w:t>DIctionary</w:t>
      </w:r>
      <w:proofErr w:type="spellEnd"/>
      <w:r w:rsidR="00D041E0" w:rsidRPr="00731A7C">
        <w:rPr>
          <w:color w:val="222222"/>
          <w:szCs w:val="24"/>
          <w:shd w:val="clear" w:color="auto" w:fill="FFFFFF"/>
        </w:rPr>
        <w:t xml:space="preserve"> Server’</w:t>
      </w:r>
      <w:r w:rsidR="00530F30">
        <w:t>, e que pode assumir diversos pap</w:t>
      </w:r>
      <w:r w:rsidR="00822191">
        <w:t>é</w:t>
      </w:r>
      <w:r w:rsidR="00530F30">
        <w:t xml:space="preserve">is no desenvolvimento de softwares como </w:t>
      </w:r>
      <w:proofErr w:type="spellStart"/>
      <w:r w:rsidR="00530F30">
        <w:t>MessageBroker</w:t>
      </w:r>
      <w:proofErr w:type="spellEnd"/>
      <w:r w:rsidR="00530F30">
        <w:t>, cache, replicação de dados e até mesmo em sistemas ranqueado de jogos por exemplo.</w:t>
      </w:r>
      <w:r w:rsidR="00D041E0">
        <w:t xml:space="preserve"> Desde quando criado originalmente em 2009 pelo italiano Salvatore </w:t>
      </w:r>
      <w:proofErr w:type="spellStart"/>
      <w:r w:rsidR="00D041E0">
        <w:t>Sanfilippo</w:t>
      </w:r>
      <w:proofErr w:type="spellEnd"/>
      <w:r w:rsidR="00D041E0">
        <w:t xml:space="preserve">, cujo objetivo era melhorar a escalabilidade de sua própria startup, desenvolvendo um analisador de log da web em tempo real, o sistema se popularizou rapidamente pela sua enorme eficiência e versatilidade e desde seu lançamento, é utilizado por aplicações de grandes nomes como o </w:t>
      </w:r>
      <w:r w:rsidR="00A94FEB">
        <w:t>Instagram, T</w:t>
      </w:r>
      <w:r w:rsidR="00D041E0">
        <w:t xml:space="preserve">witter, </w:t>
      </w:r>
      <w:r w:rsidR="00A94FEB">
        <w:t>GitHub</w:t>
      </w:r>
      <w:r w:rsidR="00D041E0">
        <w:t xml:space="preserve">, Pinterest, Snapchat, </w:t>
      </w:r>
      <w:proofErr w:type="spellStart"/>
      <w:r w:rsidR="00D041E0">
        <w:t>StackOverflow</w:t>
      </w:r>
      <w:proofErr w:type="spellEnd"/>
      <w:r w:rsidR="00D041E0">
        <w:t xml:space="preserve"> entre muitos outros que alavancaram a popularidade do </w:t>
      </w:r>
      <w:r w:rsidR="004C10DD">
        <w:t>b</w:t>
      </w:r>
      <w:r w:rsidR="00D041E0">
        <w:t xml:space="preserve">anco de dados cuja a maior diferença que o destaca entre todos os mais utilizados é que todas as operações acontecem em memoria ou seja o redis não precisa consultar o </w:t>
      </w:r>
      <w:r w:rsidR="00654AC8">
        <w:t>disco físico para consultar ou gravar dados.</w:t>
      </w:r>
    </w:p>
    <w:p w14:paraId="029CBBA7" w14:textId="52DB650B" w:rsidR="00654AC8" w:rsidRDefault="00654AC8" w:rsidP="00B13024">
      <w:pPr>
        <w:pStyle w:val="m-texto"/>
      </w:pPr>
      <w:r>
        <w:t xml:space="preserve">Um dos grandes trunfos para o sucesso do Redis, é que embora apresente uma estrutura mais simples, ele disponibiliza desde estruturas de dados mais simples até as mais complexas e especializadas como bitmaps e índices </w:t>
      </w:r>
      <w:proofErr w:type="spellStart"/>
      <w:r>
        <w:t>geoespaciais</w:t>
      </w:r>
      <w:proofErr w:type="spellEnd"/>
      <w:r>
        <w:t xml:space="preserve">, tendo também suporte a uma vasta gama de linguagens de programação suportadas. </w:t>
      </w:r>
      <w:r w:rsidR="00B22E24">
        <w:t>Ele</w:t>
      </w:r>
      <w:r>
        <w:t xml:space="preserve"> é desenvolvido</w:t>
      </w:r>
      <w:r w:rsidR="009A2946">
        <w:t xml:space="preserve"> em C</w:t>
      </w:r>
      <w:r>
        <w:t>, sendo nativo para sistemas  Linux, BSD e OS X sem dependências externas, e mesmo não sendo nativo do Windows é possível acessá-lo através do WSL2</w:t>
      </w:r>
      <w:r w:rsidR="009A2946">
        <w:t xml:space="preserve"> </w:t>
      </w:r>
      <w:r>
        <w:t xml:space="preserve">(Windows </w:t>
      </w:r>
      <w:proofErr w:type="spellStart"/>
      <w:r>
        <w:t>Subsystem</w:t>
      </w:r>
      <w:proofErr w:type="spellEnd"/>
      <w:r>
        <w:t xml:space="preserve"> for Linux) que nada mais é </w:t>
      </w:r>
      <w:r w:rsidR="009A2946">
        <w:t xml:space="preserve">do </w:t>
      </w:r>
      <w:r>
        <w:t>que um módulo do Windows 10 que visa disponibilizar um ambiente Linux compatível com o sistema da Microsoft, de forma que possam executar programas nativos dos sistemas GNU</w:t>
      </w:r>
      <w:r w:rsidRPr="00654AC8">
        <w:t>/</w:t>
      </w:r>
      <w:r>
        <w:t>Linux</w:t>
      </w:r>
      <w:r w:rsidR="006C2D0C">
        <w:t>, tornando o redis fácil de ser acessado.</w:t>
      </w:r>
    </w:p>
    <w:p w14:paraId="75C8F2C6" w14:textId="70D363E8" w:rsidR="006C2D0C" w:rsidRDefault="006C2D0C" w:rsidP="00B13024">
      <w:pPr>
        <w:pStyle w:val="m-texto"/>
      </w:pPr>
      <w:r>
        <w:t>Nosso objetivo principal de trabalho é o de, através destas informações apresentadas no trabalho, apresentar de forma sólida o Redis, destacando seus principais pontos e o porque do mesmo se tornar o banco de dados chave-valor mais utilizado do mundo.</w:t>
      </w:r>
    </w:p>
    <w:p w14:paraId="78ACA1DB" w14:textId="11CA4207" w:rsidR="006C2D0C" w:rsidRDefault="006C2D0C" w:rsidP="00B13024">
      <w:pPr>
        <w:pStyle w:val="m-texto"/>
      </w:pPr>
    </w:p>
    <w:p w14:paraId="1753B693" w14:textId="018FE971" w:rsidR="006C2D0C" w:rsidRDefault="006C2D0C" w:rsidP="00B13024">
      <w:pPr>
        <w:pStyle w:val="m-texto"/>
      </w:pPr>
    </w:p>
    <w:p w14:paraId="08FB44D5" w14:textId="2A8C5C60" w:rsidR="006C2D0C" w:rsidRDefault="006C2D0C" w:rsidP="00B13024">
      <w:pPr>
        <w:pStyle w:val="m-texto"/>
      </w:pPr>
    </w:p>
    <w:p w14:paraId="65C0884E" w14:textId="263A0E16" w:rsidR="006C2D0C" w:rsidRDefault="006C2D0C" w:rsidP="00B13024">
      <w:pPr>
        <w:pStyle w:val="m-texto"/>
      </w:pPr>
    </w:p>
    <w:p w14:paraId="1C3B39D0" w14:textId="77777777" w:rsidR="006C2D0C" w:rsidRDefault="006C2D0C" w:rsidP="00B13024">
      <w:pPr>
        <w:pStyle w:val="m-texto"/>
      </w:pPr>
    </w:p>
    <w:p w14:paraId="60C43328" w14:textId="77777777" w:rsidR="00DE2224" w:rsidRDefault="00DE2224">
      <w:pPr>
        <w:suppressAutoHyphens w:val="0"/>
        <w:spacing w:line="240" w:lineRule="auto"/>
        <w:ind w:firstLine="0"/>
        <w:jc w:val="left"/>
        <w:rPr>
          <w:rFonts w:ascii="Times New Roman" w:eastAsia="Calibri" w:hAnsi="Times New Roman" w:cs="Times New Roman"/>
          <w:sz w:val="24"/>
          <w:szCs w:val="22"/>
        </w:rPr>
      </w:pPr>
      <w:r>
        <w:br w:type="page"/>
      </w:r>
    </w:p>
    <w:p w14:paraId="5997495A" w14:textId="080E3A87" w:rsidR="00DE2224" w:rsidRDefault="00DE2224" w:rsidP="00DE2224">
      <w:pPr>
        <w:pStyle w:val="Ttulo1"/>
      </w:pPr>
      <w:bookmarkStart w:id="1" w:name="_Toc38802693"/>
      <w:r>
        <w:lastRenderedPageBreak/>
        <w:t xml:space="preserve">2. </w:t>
      </w:r>
      <w:bookmarkEnd w:id="1"/>
      <w:r w:rsidR="00731A7C">
        <w:t>Redis: para que serve?</w:t>
      </w:r>
    </w:p>
    <w:p w14:paraId="6111E8C1" w14:textId="58E5D225" w:rsidR="00B22E24" w:rsidRPr="00A66C56" w:rsidRDefault="009A2946" w:rsidP="00B22E24">
      <w:pPr>
        <w:rPr>
          <w:rFonts w:ascii="Times New Roman" w:hAnsi="Times New Roman" w:cs="Times New Roman"/>
          <w:sz w:val="24"/>
        </w:rPr>
      </w:pPr>
      <w:r w:rsidRPr="00A66C56">
        <w:rPr>
          <w:rFonts w:ascii="Times New Roman" w:hAnsi="Times New Roman" w:cs="Times New Roman"/>
          <w:sz w:val="24"/>
        </w:rPr>
        <w:t xml:space="preserve">O </w:t>
      </w:r>
      <w:r w:rsidR="00B22E24" w:rsidRPr="00A66C56">
        <w:rPr>
          <w:rFonts w:ascii="Times New Roman" w:hAnsi="Times New Roman" w:cs="Times New Roman"/>
          <w:sz w:val="24"/>
        </w:rPr>
        <w:t>R</w:t>
      </w:r>
      <w:r w:rsidRPr="00A66C56">
        <w:rPr>
          <w:rFonts w:ascii="Times New Roman" w:hAnsi="Times New Roman" w:cs="Times New Roman"/>
          <w:sz w:val="24"/>
        </w:rPr>
        <w:t xml:space="preserve">edis poder ser muito prático, justamente pela sua fácil implementação ao sistema e simplicidade de utilização tendo uma vasta documentação digital constituído por artigos da própria </w:t>
      </w:r>
      <w:r w:rsidR="00A94FEB" w:rsidRPr="00A66C56">
        <w:rPr>
          <w:rFonts w:ascii="Times New Roman" w:hAnsi="Times New Roman" w:cs="Times New Roman"/>
          <w:sz w:val="24"/>
        </w:rPr>
        <w:t>R</w:t>
      </w:r>
      <w:r w:rsidRPr="00A66C56">
        <w:rPr>
          <w:rFonts w:ascii="Times New Roman" w:hAnsi="Times New Roman" w:cs="Times New Roman"/>
          <w:sz w:val="24"/>
        </w:rPr>
        <w:t>edis</w:t>
      </w:r>
      <w:r w:rsidR="00A94FEB" w:rsidRPr="00A66C5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A94FEB" w:rsidRPr="00A66C56">
        <w:rPr>
          <w:rFonts w:ascii="Times New Roman" w:hAnsi="Times New Roman" w:cs="Times New Roman"/>
          <w:sz w:val="24"/>
        </w:rPr>
        <w:t>L</w:t>
      </w:r>
      <w:r w:rsidRPr="00A66C56">
        <w:rPr>
          <w:rFonts w:ascii="Times New Roman" w:hAnsi="Times New Roman" w:cs="Times New Roman"/>
          <w:sz w:val="24"/>
        </w:rPr>
        <w:t>abs</w:t>
      </w:r>
      <w:proofErr w:type="spellEnd"/>
      <w:r w:rsidRPr="00A66C56">
        <w:rPr>
          <w:rFonts w:ascii="Times New Roman" w:hAnsi="Times New Roman" w:cs="Times New Roman"/>
          <w:sz w:val="24"/>
        </w:rPr>
        <w:t>, e muito conteúdo disponibilizado pela própria comunidade que demostra grande engajamento em projetos no mundo todo, que permite a qualquer um aprender a utiliza-lo por conta própria, o tornando muito flexível e versátil</w:t>
      </w:r>
      <w:r w:rsidR="0049492E" w:rsidRPr="00A66C56">
        <w:rPr>
          <w:rFonts w:ascii="Times New Roman" w:hAnsi="Times New Roman" w:cs="Times New Roman"/>
          <w:sz w:val="24"/>
        </w:rPr>
        <w:t xml:space="preserve">, sendo também de baixo custo devido </w:t>
      </w:r>
      <w:r w:rsidR="00A94FEB" w:rsidRPr="00A66C56">
        <w:rPr>
          <w:rFonts w:ascii="Times New Roman" w:hAnsi="Times New Roman" w:cs="Times New Roman"/>
          <w:sz w:val="24"/>
        </w:rPr>
        <w:t>à</w:t>
      </w:r>
      <w:r w:rsidR="0049492E" w:rsidRPr="00A66C56">
        <w:rPr>
          <w:rFonts w:ascii="Times New Roman" w:hAnsi="Times New Roman" w:cs="Times New Roman"/>
          <w:sz w:val="24"/>
        </w:rPr>
        <w:t xml:space="preserve"> grande participação da comunidade open source</w:t>
      </w:r>
      <w:r w:rsidR="00A94FEB" w:rsidRPr="00A66C56">
        <w:rPr>
          <w:rFonts w:ascii="Times New Roman" w:hAnsi="Times New Roman" w:cs="Times New Roman"/>
          <w:sz w:val="24"/>
        </w:rPr>
        <w:t xml:space="preserve"> tornando o custo para utilização que pode ser considerada zero</w:t>
      </w:r>
      <w:r w:rsidRPr="00A66C56">
        <w:rPr>
          <w:rFonts w:ascii="Times New Roman" w:hAnsi="Times New Roman" w:cs="Times New Roman"/>
          <w:sz w:val="24"/>
        </w:rPr>
        <w:t xml:space="preserve">. Boa parte da sua implementação encontra-se na web, onde os resultados necessitam de um tempo de resposta muito rápido, justificando seu uso em </w:t>
      </w:r>
      <w:r w:rsidR="00B22E24" w:rsidRPr="00A66C56">
        <w:rPr>
          <w:rFonts w:ascii="Times New Roman" w:hAnsi="Times New Roman" w:cs="Times New Roman"/>
          <w:sz w:val="24"/>
        </w:rPr>
        <w:t>sistemas de mensagens, chats e filas, já que possui suporte a Pub</w:t>
      </w:r>
      <w:r w:rsidR="00B22E24" w:rsidRPr="00A66C56">
        <w:rPr>
          <w:rFonts w:ascii="Times New Roman" w:hAnsi="Times New Roman" w:cs="Times New Roman"/>
          <w:color w:val="333333"/>
          <w:sz w:val="24"/>
          <w:shd w:val="clear" w:color="auto" w:fill="F1F4F6"/>
        </w:rPr>
        <w:t>/</w:t>
      </w:r>
      <w:r w:rsidR="00B22E24" w:rsidRPr="00A66C56">
        <w:rPr>
          <w:rFonts w:ascii="Times New Roman" w:hAnsi="Times New Roman" w:cs="Times New Roman"/>
          <w:sz w:val="24"/>
        </w:rPr>
        <w:t xml:space="preserve">Sub. </w:t>
      </w:r>
    </w:p>
    <w:p w14:paraId="2680499B" w14:textId="45C0284B" w:rsidR="00B22E24" w:rsidRPr="00A66C56" w:rsidRDefault="00B22E24" w:rsidP="00B22E24">
      <w:pPr>
        <w:rPr>
          <w:rFonts w:ascii="Times New Roman" w:hAnsi="Times New Roman" w:cs="Times New Roman"/>
          <w:sz w:val="24"/>
        </w:rPr>
      </w:pPr>
      <w:r w:rsidRPr="00A66C56">
        <w:rPr>
          <w:rFonts w:ascii="Times New Roman" w:hAnsi="Times New Roman" w:cs="Times New Roman"/>
          <w:sz w:val="24"/>
        </w:rPr>
        <w:t xml:space="preserve">Análise em tempo real é outra área onde o Redis é altamente requisitado já que pode ser usado como soluções de streaming como Apache Kafka e </w:t>
      </w:r>
      <w:proofErr w:type="spellStart"/>
      <w:r w:rsidRPr="00A66C56">
        <w:rPr>
          <w:rFonts w:ascii="Times New Roman" w:hAnsi="Times New Roman" w:cs="Times New Roman"/>
          <w:sz w:val="24"/>
        </w:rPr>
        <w:t>Amazon</w:t>
      </w:r>
      <w:proofErr w:type="spellEnd"/>
      <w:r w:rsidRPr="00A66C56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A66C56">
        <w:rPr>
          <w:rFonts w:ascii="Times New Roman" w:hAnsi="Times New Roman" w:cs="Times New Roman"/>
          <w:sz w:val="24"/>
        </w:rPr>
        <w:t>Kinesis</w:t>
      </w:r>
      <w:proofErr w:type="spellEnd"/>
      <w:r w:rsidRPr="00A66C56">
        <w:rPr>
          <w:rFonts w:ascii="Times New Roman" w:hAnsi="Times New Roman" w:cs="Times New Roman"/>
          <w:sz w:val="24"/>
        </w:rPr>
        <w:t xml:space="preserve">, atuando como </w:t>
      </w:r>
      <w:proofErr w:type="spellStart"/>
      <w:r w:rsidRPr="00A66C56">
        <w:rPr>
          <w:rFonts w:ascii="Times New Roman" w:hAnsi="Times New Roman" w:cs="Times New Roman"/>
          <w:sz w:val="24"/>
        </w:rPr>
        <w:t>datastore</w:t>
      </w:r>
      <w:proofErr w:type="spellEnd"/>
      <w:r w:rsidRPr="00A66C56">
        <w:rPr>
          <w:rFonts w:ascii="Times New Roman" w:hAnsi="Times New Roman" w:cs="Times New Roman"/>
          <w:sz w:val="24"/>
        </w:rPr>
        <w:t xml:space="preserve"> na memória para consumir, processar e analisar dados em tempo real com latência inferior a um milissegundo. O Redis é uma escolha ideal para casos de uso de análises em tempo real como análises de mídia social, direcionamento de anúncios e personalização de </w:t>
      </w:r>
      <w:proofErr w:type="spellStart"/>
      <w:r w:rsidRPr="00A66C56">
        <w:rPr>
          <w:rFonts w:ascii="Times New Roman" w:hAnsi="Times New Roman" w:cs="Times New Roman"/>
          <w:sz w:val="24"/>
        </w:rPr>
        <w:t>IoT</w:t>
      </w:r>
      <w:proofErr w:type="spellEnd"/>
      <w:r w:rsidRPr="00A66C56">
        <w:rPr>
          <w:rFonts w:ascii="Times New Roman" w:hAnsi="Times New Roman" w:cs="Times New Roman"/>
          <w:sz w:val="24"/>
        </w:rPr>
        <w:t>.</w:t>
      </w:r>
    </w:p>
    <w:p w14:paraId="22CE91BF" w14:textId="05FC7A2E" w:rsidR="00B65EBA" w:rsidRPr="00A66C56" w:rsidRDefault="00B22E24" w:rsidP="00B22E24">
      <w:pPr>
        <w:rPr>
          <w:rFonts w:ascii="Times New Roman" w:hAnsi="Times New Roman" w:cs="Times New Roman"/>
          <w:sz w:val="24"/>
        </w:rPr>
      </w:pPr>
      <w:r w:rsidRPr="00A66C56">
        <w:rPr>
          <w:rFonts w:ascii="Times New Roman" w:hAnsi="Times New Roman" w:cs="Times New Roman"/>
          <w:sz w:val="24"/>
        </w:rPr>
        <w:t>Outros lugares onde é comum se ver a utilização do sistema é em desenvolvimento de jogos para criar placares em tempo real e sistemas de ranking por pontuação</w:t>
      </w:r>
      <w:r w:rsidR="00B65EBA" w:rsidRPr="00A66C56">
        <w:rPr>
          <w:rFonts w:ascii="Times New Roman" w:hAnsi="Times New Roman" w:cs="Times New Roman"/>
          <w:sz w:val="24"/>
        </w:rPr>
        <w:t xml:space="preserve">, em armazenamento de sessões para aplicativos de escala da internet e </w:t>
      </w:r>
      <w:proofErr w:type="spellStart"/>
      <w:r w:rsidR="00B65EBA" w:rsidRPr="00A66C56">
        <w:rPr>
          <w:rFonts w:ascii="Times New Roman" w:hAnsi="Times New Roman" w:cs="Times New Roman"/>
          <w:sz w:val="24"/>
        </w:rPr>
        <w:t>machine</w:t>
      </w:r>
      <w:proofErr w:type="spellEnd"/>
      <w:r w:rsidR="00B65EBA" w:rsidRPr="00A66C5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65EBA" w:rsidRPr="00A66C56">
        <w:rPr>
          <w:rFonts w:ascii="Times New Roman" w:hAnsi="Times New Roman" w:cs="Times New Roman"/>
          <w:sz w:val="24"/>
        </w:rPr>
        <w:t>learning</w:t>
      </w:r>
      <w:proofErr w:type="spellEnd"/>
      <w:r w:rsidR="00B65EBA" w:rsidRPr="00A66C56">
        <w:rPr>
          <w:rFonts w:ascii="Times New Roman" w:hAnsi="Times New Roman" w:cs="Times New Roman"/>
          <w:sz w:val="24"/>
        </w:rPr>
        <w:t xml:space="preserve"> essencial para detecções de fraudes em jogos e serviços financeiros tornando o Redis além de ágil uma implementação de segurança que pode trazer muitos benefícios já que o mesmo oferece um </w:t>
      </w:r>
      <w:proofErr w:type="spellStart"/>
      <w:r w:rsidR="00B65EBA" w:rsidRPr="00A66C56">
        <w:rPr>
          <w:rFonts w:ascii="Times New Roman" w:hAnsi="Times New Roman" w:cs="Times New Roman"/>
          <w:sz w:val="24"/>
        </w:rPr>
        <w:t>datastore</w:t>
      </w:r>
      <w:proofErr w:type="spellEnd"/>
      <w:r w:rsidR="00B65EBA" w:rsidRPr="00A66C56">
        <w:rPr>
          <w:rFonts w:ascii="Times New Roman" w:hAnsi="Times New Roman" w:cs="Times New Roman"/>
          <w:sz w:val="24"/>
        </w:rPr>
        <w:t xml:space="preserve"> ágil na memória para criar, treinar e implementar rapidamente modelos de </w:t>
      </w:r>
      <w:proofErr w:type="spellStart"/>
      <w:r w:rsidR="00B65EBA" w:rsidRPr="00A66C56">
        <w:rPr>
          <w:rFonts w:ascii="Times New Roman" w:hAnsi="Times New Roman" w:cs="Times New Roman"/>
          <w:sz w:val="24"/>
        </w:rPr>
        <w:t>machine</w:t>
      </w:r>
      <w:proofErr w:type="spellEnd"/>
      <w:r w:rsidR="00B65EBA" w:rsidRPr="00A66C56">
        <w:rPr>
          <w:rFonts w:ascii="Times New Roman" w:hAnsi="Times New Roman" w:cs="Times New Roman"/>
          <w:sz w:val="24"/>
        </w:rPr>
        <w:t xml:space="preserve"> </w:t>
      </w:r>
      <w:proofErr w:type="spellStart"/>
      <w:r w:rsidR="00B65EBA" w:rsidRPr="00A66C56">
        <w:rPr>
          <w:rFonts w:ascii="Times New Roman" w:hAnsi="Times New Roman" w:cs="Times New Roman"/>
          <w:sz w:val="24"/>
        </w:rPr>
        <w:t>learning</w:t>
      </w:r>
      <w:proofErr w:type="spellEnd"/>
      <w:r w:rsidR="00B65EBA" w:rsidRPr="00A66C56">
        <w:rPr>
          <w:rFonts w:ascii="Times New Roman" w:hAnsi="Times New Roman" w:cs="Times New Roman"/>
          <w:sz w:val="24"/>
        </w:rPr>
        <w:t>.</w:t>
      </w:r>
    </w:p>
    <w:p w14:paraId="41E7DB20" w14:textId="5DE54224" w:rsidR="0049492E" w:rsidRPr="00A66C56" w:rsidRDefault="0049492E" w:rsidP="00B22E24">
      <w:pPr>
        <w:rPr>
          <w:rFonts w:ascii="Times New Roman" w:hAnsi="Times New Roman" w:cs="Times New Roman"/>
          <w:sz w:val="24"/>
        </w:rPr>
      </w:pPr>
      <w:r w:rsidRPr="00A66C56">
        <w:rPr>
          <w:rFonts w:ascii="Times New Roman" w:hAnsi="Times New Roman" w:cs="Times New Roman"/>
          <w:sz w:val="24"/>
        </w:rPr>
        <w:t xml:space="preserve">E também é claro que o armazenamento em cache não poderia passar despercebido, sendo um dos grandes destaques do Redis, fruto principalmente da sua maneira de trabalhar mais conhecido como chave – valor que tem como diferencial o armazenamento de dados em memória, o tornando uma excelente escolha para a implementação de caches de memória altamente disponíveis </w:t>
      </w:r>
      <w:r w:rsidRPr="00A66C56">
        <w:rPr>
          <w:rFonts w:ascii="Times New Roman" w:hAnsi="Times New Roman" w:cs="Times New Roman"/>
          <w:color w:val="000000" w:themeColor="text1"/>
          <w:sz w:val="24"/>
        </w:rPr>
        <w:t xml:space="preserve">para diminuir a latência de acesso aos dados, aumentar a produtividade e aliviar a sobrecarga de aplicativos e bancos de dados relacionais ou </w:t>
      </w:r>
      <w:proofErr w:type="spellStart"/>
      <w:r w:rsidRPr="00A66C56">
        <w:rPr>
          <w:rFonts w:ascii="Times New Roman" w:hAnsi="Times New Roman" w:cs="Times New Roman"/>
          <w:color w:val="000000" w:themeColor="text1"/>
          <w:sz w:val="24"/>
        </w:rPr>
        <w:t>NoSQL</w:t>
      </w:r>
      <w:proofErr w:type="spellEnd"/>
      <w:r w:rsidRPr="00A66C56">
        <w:rPr>
          <w:rFonts w:ascii="Times New Roman" w:hAnsi="Times New Roman" w:cs="Times New Roman"/>
          <w:color w:val="000000" w:themeColor="text1"/>
          <w:sz w:val="24"/>
        </w:rPr>
        <w:t xml:space="preserve">. O Redis pode fornecer itens frequentemente solicitados com um tempo de resposta inferior a um milissegundo. Além disso, pode escalar facilmente para processar cargas maiores sem necessidade de aumentar o </w:t>
      </w:r>
      <w:proofErr w:type="spellStart"/>
      <w:r w:rsidRPr="00A66C56">
        <w:rPr>
          <w:rFonts w:ascii="Times New Roman" w:hAnsi="Times New Roman" w:cs="Times New Roman"/>
          <w:color w:val="000000" w:themeColor="text1"/>
          <w:sz w:val="24"/>
        </w:rPr>
        <w:t>back-end</w:t>
      </w:r>
      <w:proofErr w:type="spellEnd"/>
      <w:r w:rsidRPr="00A66C56">
        <w:rPr>
          <w:rFonts w:ascii="Times New Roman" w:hAnsi="Times New Roman" w:cs="Times New Roman"/>
          <w:color w:val="000000" w:themeColor="text1"/>
          <w:sz w:val="24"/>
        </w:rPr>
        <w:t xml:space="preserve"> de alto custo. Outras aplicações comuns de armazenamento em cache com o Redis, estão resultados de consultas de banco de dados, sessões </w:t>
      </w:r>
      <w:r w:rsidRPr="00A66C56">
        <w:rPr>
          <w:rFonts w:ascii="Times New Roman" w:hAnsi="Times New Roman" w:cs="Times New Roman"/>
          <w:color w:val="000000" w:themeColor="text1"/>
          <w:sz w:val="24"/>
        </w:rPr>
        <w:lastRenderedPageBreak/>
        <w:t>persistentes, páginas web e objetos frequentemente usados como imagens, arquivos e metadados.</w:t>
      </w:r>
    </w:p>
    <w:p w14:paraId="34C88C0F" w14:textId="2FBF393B" w:rsidR="00A94FEB" w:rsidRPr="00A66C56" w:rsidRDefault="00B65EBA" w:rsidP="00A94FEB">
      <w:pPr>
        <w:rPr>
          <w:rFonts w:ascii="Times New Roman" w:hAnsi="Times New Roman" w:cs="Times New Roman"/>
          <w:sz w:val="24"/>
        </w:rPr>
      </w:pPr>
      <w:r w:rsidRPr="00A66C56">
        <w:rPr>
          <w:rFonts w:ascii="Times New Roman" w:hAnsi="Times New Roman" w:cs="Times New Roman"/>
          <w:sz w:val="24"/>
        </w:rPr>
        <w:t xml:space="preserve">Entre muitas outras </w:t>
      </w:r>
      <w:r w:rsidR="0049492E" w:rsidRPr="00A66C56">
        <w:rPr>
          <w:rFonts w:ascii="Times New Roman" w:hAnsi="Times New Roman" w:cs="Times New Roman"/>
          <w:sz w:val="24"/>
        </w:rPr>
        <w:t>áreas de utilização</w:t>
      </w:r>
      <w:r w:rsidRPr="00A66C56">
        <w:rPr>
          <w:rFonts w:ascii="Times New Roman" w:hAnsi="Times New Roman" w:cs="Times New Roman"/>
          <w:sz w:val="24"/>
        </w:rPr>
        <w:t xml:space="preserve"> do Redis, também podemos cita</w:t>
      </w:r>
      <w:r w:rsidR="0049492E" w:rsidRPr="00A66C56">
        <w:rPr>
          <w:rFonts w:ascii="Times New Roman" w:hAnsi="Times New Roman" w:cs="Times New Roman"/>
          <w:sz w:val="24"/>
        </w:rPr>
        <w:t>r o stre</w:t>
      </w:r>
      <w:r w:rsidR="00A94FEB" w:rsidRPr="00A66C56">
        <w:rPr>
          <w:rFonts w:ascii="Times New Roman" w:hAnsi="Times New Roman" w:cs="Times New Roman"/>
          <w:sz w:val="24"/>
        </w:rPr>
        <w:t>a</w:t>
      </w:r>
      <w:r w:rsidR="0049492E" w:rsidRPr="00A66C56">
        <w:rPr>
          <w:rFonts w:ascii="Times New Roman" w:hAnsi="Times New Roman" w:cs="Times New Roman"/>
          <w:sz w:val="24"/>
        </w:rPr>
        <w:t xml:space="preserve">ming de mídia avançada e dados </w:t>
      </w:r>
      <w:proofErr w:type="spellStart"/>
      <w:r w:rsidR="0049492E" w:rsidRPr="00A66C56">
        <w:rPr>
          <w:rFonts w:ascii="Times New Roman" w:hAnsi="Times New Roman" w:cs="Times New Roman"/>
          <w:sz w:val="24"/>
        </w:rPr>
        <w:t>geoespaciais</w:t>
      </w:r>
      <w:proofErr w:type="spellEnd"/>
      <w:r w:rsidR="0049492E" w:rsidRPr="00A66C56">
        <w:rPr>
          <w:rFonts w:ascii="Times New Roman" w:hAnsi="Times New Roman" w:cs="Times New Roman"/>
          <w:sz w:val="24"/>
        </w:rPr>
        <w:t>.</w:t>
      </w:r>
    </w:p>
    <w:p w14:paraId="4A0E952B" w14:textId="44F84F63" w:rsidR="00A94FEB" w:rsidRDefault="00A94FEB" w:rsidP="00A94FEB">
      <w:pPr>
        <w:pStyle w:val="Ttulo1"/>
      </w:pPr>
      <w:r>
        <w:t xml:space="preserve">3. </w:t>
      </w:r>
      <w:r w:rsidR="00327D09">
        <w:t>Conclusão</w:t>
      </w:r>
    </w:p>
    <w:p w14:paraId="210D3DA3" w14:textId="2FB1D1EF" w:rsidR="00A94FEB" w:rsidRPr="00A66C56" w:rsidRDefault="00A94FEB" w:rsidP="00A94FEB">
      <w:pPr>
        <w:rPr>
          <w:rFonts w:ascii="Times New Roman" w:hAnsi="Times New Roman" w:cs="Times New Roman"/>
          <w:sz w:val="24"/>
        </w:rPr>
      </w:pPr>
      <w:r w:rsidRPr="00A66C56">
        <w:rPr>
          <w:rFonts w:ascii="Times New Roman" w:hAnsi="Times New Roman" w:cs="Times New Roman"/>
          <w:sz w:val="24"/>
        </w:rPr>
        <w:t>Com</w:t>
      </w:r>
      <w:r w:rsidR="00F72F39" w:rsidRPr="00A66C56">
        <w:rPr>
          <w:rFonts w:ascii="Times New Roman" w:hAnsi="Times New Roman" w:cs="Times New Roman"/>
          <w:sz w:val="24"/>
        </w:rPr>
        <w:t xml:space="preserve"> </w:t>
      </w:r>
      <w:r w:rsidR="00E27A00" w:rsidRPr="00A66C56">
        <w:rPr>
          <w:rFonts w:ascii="Times New Roman" w:hAnsi="Times New Roman" w:cs="Times New Roman"/>
          <w:sz w:val="24"/>
        </w:rPr>
        <w:t xml:space="preserve">o passar dos anos a popularidade dos bancos de dados </w:t>
      </w:r>
      <w:proofErr w:type="spellStart"/>
      <w:r w:rsidR="00E27A00" w:rsidRPr="00A66C56">
        <w:rPr>
          <w:rFonts w:ascii="Times New Roman" w:hAnsi="Times New Roman" w:cs="Times New Roman"/>
          <w:sz w:val="24"/>
        </w:rPr>
        <w:t>NoSQL</w:t>
      </w:r>
      <w:proofErr w:type="spellEnd"/>
      <w:r w:rsidR="00E27A00" w:rsidRPr="00A66C56">
        <w:rPr>
          <w:rFonts w:ascii="Times New Roman" w:hAnsi="Times New Roman" w:cs="Times New Roman"/>
          <w:sz w:val="24"/>
        </w:rPr>
        <w:t xml:space="preserve"> cresceu e não é à toa, hoje o Redis registra a 8ª posição no site DB-</w:t>
      </w:r>
      <w:proofErr w:type="spellStart"/>
      <w:r w:rsidR="00E27A00" w:rsidRPr="00A66C56">
        <w:rPr>
          <w:rFonts w:ascii="Times New Roman" w:hAnsi="Times New Roman" w:cs="Times New Roman"/>
          <w:sz w:val="24"/>
        </w:rPr>
        <w:t>engines</w:t>
      </w:r>
      <w:proofErr w:type="spellEnd"/>
      <w:r w:rsidR="00E27A00" w:rsidRPr="00A66C56">
        <w:rPr>
          <w:rFonts w:ascii="Times New Roman" w:hAnsi="Times New Roman" w:cs="Times New Roman"/>
          <w:sz w:val="24"/>
        </w:rPr>
        <w:t xml:space="preserve">(site que </w:t>
      </w:r>
      <w:r w:rsidR="005D1670" w:rsidRPr="00A66C56">
        <w:rPr>
          <w:rFonts w:ascii="Times New Roman" w:hAnsi="Times New Roman" w:cs="Times New Roman"/>
          <w:sz w:val="24"/>
        </w:rPr>
        <w:t>classifica</w:t>
      </w:r>
      <w:r w:rsidR="00E27A00" w:rsidRPr="00A66C56">
        <w:rPr>
          <w:rFonts w:ascii="Times New Roman" w:hAnsi="Times New Roman" w:cs="Times New Roman"/>
          <w:sz w:val="24"/>
        </w:rPr>
        <w:t xml:space="preserve"> os </w:t>
      </w:r>
      <w:proofErr w:type="spellStart"/>
      <w:r w:rsidR="00E27A00" w:rsidRPr="00A66C56">
        <w:rPr>
          <w:rFonts w:ascii="Times New Roman" w:hAnsi="Times New Roman" w:cs="Times New Roman"/>
          <w:sz w:val="24"/>
        </w:rPr>
        <w:t>SGBDs</w:t>
      </w:r>
      <w:proofErr w:type="spellEnd"/>
      <w:r w:rsidR="00E27A00" w:rsidRPr="00A66C56">
        <w:rPr>
          <w:rFonts w:ascii="Times New Roman" w:hAnsi="Times New Roman" w:cs="Times New Roman"/>
          <w:sz w:val="24"/>
        </w:rPr>
        <w:t xml:space="preserve"> de acordo com sua popularidade) sendo o modelo chave-valor mais utilizado do mercado, e a fácil disponibilidade e baixo custo do mundo open source facilitou muito essa longa caminhada.</w:t>
      </w:r>
      <w:r w:rsidR="00AB4B1C" w:rsidRPr="00A66C56">
        <w:rPr>
          <w:rFonts w:ascii="Times New Roman" w:hAnsi="Times New Roman" w:cs="Times New Roman"/>
          <w:sz w:val="24"/>
        </w:rPr>
        <w:t xml:space="preserve"> Em comparação com outros </w:t>
      </w:r>
      <w:proofErr w:type="spellStart"/>
      <w:r w:rsidR="00AB4B1C" w:rsidRPr="00A66C56">
        <w:rPr>
          <w:rFonts w:ascii="Times New Roman" w:hAnsi="Times New Roman" w:cs="Times New Roman"/>
          <w:sz w:val="24"/>
        </w:rPr>
        <w:t>SGBDs</w:t>
      </w:r>
      <w:proofErr w:type="spellEnd"/>
      <w:r w:rsidR="00AB4B1C" w:rsidRPr="00A66C56">
        <w:rPr>
          <w:rFonts w:ascii="Times New Roman" w:hAnsi="Times New Roman" w:cs="Times New Roman"/>
          <w:sz w:val="24"/>
        </w:rPr>
        <w:t xml:space="preserve"> do mesmo modelo o redis apresenta algumas vantagens que podem justificar sua liderança, entre os similares do mercado, para citar outros bancos  chave-valor temos o </w:t>
      </w:r>
      <w:proofErr w:type="spellStart"/>
      <w:r w:rsidR="00AB4B1C" w:rsidRPr="00A66C56">
        <w:rPr>
          <w:rFonts w:ascii="Times New Roman" w:hAnsi="Times New Roman" w:cs="Times New Roman"/>
          <w:sz w:val="24"/>
        </w:rPr>
        <w:t>memcached</w:t>
      </w:r>
      <w:proofErr w:type="spellEnd"/>
      <w:r w:rsidR="00AB4B1C" w:rsidRPr="00A66C56">
        <w:rPr>
          <w:rFonts w:ascii="Times New Roman" w:hAnsi="Times New Roman" w:cs="Times New Roman"/>
          <w:sz w:val="24"/>
        </w:rPr>
        <w:t xml:space="preserve"> que ocupa a 27º colocação no </w:t>
      </w:r>
      <w:proofErr w:type="spellStart"/>
      <w:r w:rsidR="00AB4B1C" w:rsidRPr="00A66C56">
        <w:rPr>
          <w:rFonts w:ascii="Times New Roman" w:hAnsi="Times New Roman" w:cs="Times New Roman"/>
          <w:sz w:val="24"/>
        </w:rPr>
        <w:t>db-engines</w:t>
      </w:r>
      <w:proofErr w:type="spellEnd"/>
      <w:r w:rsidR="00AB4B1C" w:rsidRPr="00A66C56">
        <w:rPr>
          <w:rFonts w:ascii="Times New Roman" w:hAnsi="Times New Roman" w:cs="Times New Roman"/>
          <w:sz w:val="24"/>
        </w:rPr>
        <w:t xml:space="preserve">, o </w:t>
      </w:r>
      <w:proofErr w:type="spellStart"/>
      <w:r w:rsidR="00AB4B1C" w:rsidRPr="00A66C56">
        <w:rPr>
          <w:rFonts w:ascii="Times New Roman" w:hAnsi="Times New Roman" w:cs="Times New Roman"/>
          <w:sz w:val="24"/>
        </w:rPr>
        <w:t>hazelcaast</w:t>
      </w:r>
      <w:proofErr w:type="spellEnd"/>
      <w:r w:rsidR="00AB4B1C" w:rsidRPr="00A66C56">
        <w:rPr>
          <w:rFonts w:ascii="Times New Roman" w:hAnsi="Times New Roman" w:cs="Times New Roman"/>
          <w:sz w:val="24"/>
        </w:rPr>
        <w:t xml:space="preserve"> na 44º, o recente </w:t>
      </w:r>
      <w:proofErr w:type="spellStart"/>
      <w:r w:rsidR="00AB4B1C" w:rsidRPr="00A66C56">
        <w:rPr>
          <w:rFonts w:ascii="Times New Roman" w:hAnsi="Times New Roman" w:cs="Times New Roman"/>
          <w:sz w:val="24"/>
        </w:rPr>
        <w:t>etcd</w:t>
      </w:r>
      <w:proofErr w:type="spellEnd"/>
      <w:r w:rsidR="00AB4B1C" w:rsidRPr="00A66C56">
        <w:rPr>
          <w:rFonts w:ascii="Times New Roman" w:hAnsi="Times New Roman" w:cs="Times New Roman"/>
          <w:sz w:val="24"/>
        </w:rPr>
        <w:t xml:space="preserve"> lançado em 2019 que está em 48º e vem chamando também atenção por algumas funções especificas, o encache em 54º, e muitos outros de pouca influência no mercado. Em comparação entre estes populares </w:t>
      </w:r>
      <w:proofErr w:type="spellStart"/>
      <w:r w:rsidR="00AB4B1C" w:rsidRPr="00A66C56">
        <w:rPr>
          <w:rFonts w:ascii="Times New Roman" w:hAnsi="Times New Roman" w:cs="Times New Roman"/>
          <w:sz w:val="24"/>
        </w:rPr>
        <w:t>SGBDs</w:t>
      </w:r>
      <w:proofErr w:type="spellEnd"/>
      <w:r w:rsidR="00AB4B1C" w:rsidRPr="00A66C56">
        <w:rPr>
          <w:rFonts w:ascii="Times New Roman" w:hAnsi="Times New Roman" w:cs="Times New Roman"/>
          <w:sz w:val="24"/>
        </w:rPr>
        <w:t xml:space="preserve"> de modelo</w:t>
      </w:r>
      <w:r w:rsidR="001710C7" w:rsidRPr="00A66C56">
        <w:rPr>
          <w:rFonts w:ascii="Times New Roman" w:hAnsi="Times New Roman" w:cs="Times New Roman"/>
          <w:sz w:val="24"/>
        </w:rPr>
        <w:t>s</w:t>
      </w:r>
      <w:r w:rsidR="00AB4B1C" w:rsidRPr="00A66C56">
        <w:rPr>
          <w:rFonts w:ascii="Times New Roman" w:hAnsi="Times New Roman" w:cs="Times New Roman"/>
          <w:sz w:val="24"/>
        </w:rPr>
        <w:t xml:space="preserve"> simi</w:t>
      </w:r>
      <w:r w:rsidR="001710C7" w:rsidRPr="00A66C56">
        <w:rPr>
          <w:rFonts w:ascii="Times New Roman" w:hAnsi="Times New Roman" w:cs="Times New Roman"/>
          <w:sz w:val="24"/>
        </w:rPr>
        <w:t>l</w:t>
      </w:r>
      <w:r w:rsidR="00AB4B1C" w:rsidRPr="00A66C56">
        <w:rPr>
          <w:rFonts w:ascii="Times New Roman" w:hAnsi="Times New Roman" w:cs="Times New Roman"/>
          <w:sz w:val="24"/>
        </w:rPr>
        <w:t>ar</w:t>
      </w:r>
      <w:r w:rsidR="001710C7" w:rsidRPr="00A66C56">
        <w:rPr>
          <w:rFonts w:ascii="Times New Roman" w:hAnsi="Times New Roman" w:cs="Times New Roman"/>
          <w:sz w:val="24"/>
        </w:rPr>
        <w:t>es</w:t>
      </w:r>
      <w:r w:rsidR="00AB4B1C" w:rsidRPr="00A66C56">
        <w:rPr>
          <w:rFonts w:ascii="Times New Roman" w:hAnsi="Times New Roman" w:cs="Times New Roman"/>
          <w:sz w:val="24"/>
        </w:rPr>
        <w:t xml:space="preserve"> e todos open source, </w:t>
      </w:r>
      <w:r w:rsidR="001710C7" w:rsidRPr="00A66C56">
        <w:rPr>
          <w:rFonts w:ascii="Times New Roman" w:hAnsi="Times New Roman" w:cs="Times New Roman"/>
          <w:sz w:val="24"/>
        </w:rPr>
        <w:t xml:space="preserve">o Redis </w:t>
      </w:r>
      <w:r w:rsidR="00AB4B1C" w:rsidRPr="00A66C56">
        <w:rPr>
          <w:rFonts w:ascii="Times New Roman" w:hAnsi="Times New Roman" w:cs="Times New Roman"/>
          <w:sz w:val="24"/>
        </w:rPr>
        <w:t>é o sistema que suporta a maior variedade de linguagem de programaç</w:t>
      </w:r>
      <w:r w:rsidR="001710C7" w:rsidRPr="00A66C56">
        <w:rPr>
          <w:rFonts w:ascii="Times New Roman" w:hAnsi="Times New Roman" w:cs="Times New Roman"/>
          <w:sz w:val="24"/>
        </w:rPr>
        <w:t>ão e é o sistema como maior documentação encontrada na internet, além disso em sua instalação pode apresentar alguns executáveis únicos como o redis-server que é o próprio servidor do redis, o redis-</w:t>
      </w:r>
      <w:proofErr w:type="spellStart"/>
      <w:r w:rsidR="001710C7" w:rsidRPr="00A66C56">
        <w:rPr>
          <w:rFonts w:ascii="Times New Roman" w:hAnsi="Times New Roman" w:cs="Times New Roman"/>
          <w:sz w:val="24"/>
        </w:rPr>
        <w:t>sentinel</w:t>
      </w:r>
      <w:proofErr w:type="spellEnd"/>
      <w:r w:rsidR="001710C7" w:rsidRPr="00A66C56">
        <w:rPr>
          <w:rFonts w:ascii="Times New Roman" w:hAnsi="Times New Roman" w:cs="Times New Roman"/>
          <w:sz w:val="24"/>
        </w:rPr>
        <w:t xml:space="preserve"> (usado para identificar falhas no cluster), o redis-benchmark, que é utilizado para verificar a performance do banco, e também o redis-</w:t>
      </w:r>
      <w:proofErr w:type="spellStart"/>
      <w:r w:rsidR="001710C7" w:rsidRPr="00A66C56">
        <w:rPr>
          <w:rFonts w:ascii="Times New Roman" w:hAnsi="Times New Roman" w:cs="Times New Roman"/>
          <w:sz w:val="24"/>
        </w:rPr>
        <w:t>check</w:t>
      </w:r>
      <w:proofErr w:type="spellEnd"/>
      <w:r w:rsidR="001710C7" w:rsidRPr="00A66C56">
        <w:rPr>
          <w:rFonts w:ascii="Times New Roman" w:hAnsi="Times New Roman" w:cs="Times New Roman"/>
          <w:sz w:val="24"/>
        </w:rPr>
        <w:t>-</w:t>
      </w:r>
      <w:proofErr w:type="spellStart"/>
      <w:r w:rsidR="001710C7" w:rsidRPr="00A66C56">
        <w:rPr>
          <w:rFonts w:ascii="Times New Roman" w:hAnsi="Times New Roman" w:cs="Times New Roman"/>
          <w:sz w:val="24"/>
        </w:rPr>
        <w:t>rdb</w:t>
      </w:r>
      <w:proofErr w:type="spellEnd"/>
      <w:r w:rsidR="001710C7" w:rsidRPr="00A66C56">
        <w:rPr>
          <w:rFonts w:ascii="Times New Roman" w:hAnsi="Times New Roman" w:cs="Times New Roman"/>
          <w:sz w:val="24"/>
        </w:rPr>
        <w:t xml:space="preserve"> e o redis-</w:t>
      </w:r>
      <w:proofErr w:type="spellStart"/>
      <w:r w:rsidR="001710C7" w:rsidRPr="00A66C56">
        <w:rPr>
          <w:rFonts w:ascii="Times New Roman" w:hAnsi="Times New Roman" w:cs="Times New Roman"/>
          <w:sz w:val="24"/>
        </w:rPr>
        <w:t>check</w:t>
      </w:r>
      <w:proofErr w:type="spellEnd"/>
      <w:r w:rsidR="001710C7" w:rsidRPr="00A66C56">
        <w:rPr>
          <w:rFonts w:ascii="Times New Roman" w:hAnsi="Times New Roman" w:cs="Times New Roman"/>
          <w:sz w:val="24"/>
        </w:rPr>
        <w:t>-</w:t>
      </w:r>
      <w:proofErr w:type="spellStart"/>
      <w:r w:rsidR="001710C7" w:rsidRPr="00A66C56">
        <w:rPr>
          <w:rFonts w:ascii="Times New Roman" w:hAnsi="Times New Roman" w:cs="Times New Roman"/>
          <w:sz w:val="24"/>
        </w:rPr>
        <w:t>aof</w:t>
      </w:r>
      <w:proofErr w:type="spellEnd"/>
      <w:r w:rsidR="001710C7" w:rsidRPr="00A66C56">
        <w:rPr>
          <w:rFonts w:ascii="Times New Roman" w:hAnsi="Times New Roman" w:cs="Times New Roman"/>
          <w:sz w:val="24"/>
        </w:rPr>
        <w:t>, ambos com a função de recuperar arquivos corrompidos.</w:t>
      </w:r>
      <w:r w:rsidR="00327D09" w:rsidRPr="00A66C56">
        <w:rPr>
          <w:rFonts w:ascii="Times New Roman" w:hAnsi="Times New Roman" w:cs="Times New Roman"/>
          <w:sz w:val="24"/>
        </w:rPr>
        <w:t xml:space="preserve"> Além de tudo que citamos, o Redis ainda possui várias pequenas funcionalidades e implementações que podem facilitar a vida de um programador, visto que além de rápido é leve e pode se ajustar até os sistemas mais simples se construído de maneira correta, justificando sua popularidade entre a comunidade de desenvolvedores no mundo todo.</w:t>
      </w:r>
    </w:p>
    <w:p w14:paraId="46BEC9BB" w14:textId="77777777" w:rsidR="00731A7C" w:rsidRPr="00731A7C" w:rsidRDefault="00731A7C" w:rsidP="00731A7C"/>
    <w:p w14:paraId="249133F6" w14:textId="77777777" w:rsidR="00731A7C" w:rsidRPr="00731A7C" w:rsidRDefault="00731A7C" w:rsidP="00731A7C"/>
    <w:p w14:paraId="0E5EB24E" w14:textId="768ABDDF" w:rsidR="00530F30" w:rsidRDefault="00530F30" w:rsidP="00530F30">
      <w:pPr>
        <w:pStyle w:val="m-texto"/>
      </w:pPr>
      <w:bookmarkStart w:id="2" w:name="_Toc38802694"/>
    </w:p>
    <w:p w14:paraId="75D65F26" w14:textId="6C311CAF" w:rsidR="00450942" w:rsidRDefault="00450942" w:rsidP="00450942">
      <w:pPr>
        <w:pStyle w:val="Ttulo1"/>
      </w:pPr>
      <w:r>
        <w:t>REFERÊNCIAS BIBLIOGRÁFICAS</w:t>
      </w:r>
      <w:bookmarkEnd w:id="2"/>
    </w:p>
    <w:p w14:paraId="6A7433AA" w14:textId="3CAFC864" w:rsidR="00A00127" w:rsidRPr="00A00127" w:rsidRDefault="00A00127" w:rsidP="00A0012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VIEIRA</w:t>
      </w:r>
      <w:r w:rsidRPr="006174FB">
        <w:rPr>
          <w:rFonts w:ascii="Times New Roman" w:hAnsi="Times New Roman" w:cs="Times New Roman"/>
          <w:noProof/>
          <w:sz w:val="24"/>
        </w:rPr>
        <w:t xml:space="preserve">, </w:t>
      </w:r>
      <w:r>
        <w:rPr>
          <w:rFonts w:ascii="Times New Roman" w:hAnsi="Times New Roman" w:cs="Times New Roman"/>
          <w:noProof/>
          <w:sz w:val="24"/>
        </w:rPr>
        <w:t>F.</w:t>
      </w:r>
      <w:r w:rsidRPr="006174FB">
        <w:rPr>
          <w:rFonts w:ascii="Times New Roman" w:hAnsi="Times New Roman" w:cs="Times New Roman"/>
          <w:noProof/>
          <w:sz w:val="24"/>
        </w:rPr>
        <w:t xml:space="preserve"> </w:t>
      </w:r>
      <w:r>
        <w:rPr>
          <w:rFonts w:ascii="Times New Roman" w:hAnsi="Times New Roman" w:cs="Times New Roman"/>
          <w:noProof/>
          <w:sz w:val="24"/>
        </w:rPr>
        <w:t>Usando o banco de dados NoS</w:t>
      </w:r>
      <w:r w:rsidR="00A66C56">
        <w:rPr>
          <w:rFonts w:ascii="Times New Roman" w:hAnsi="Times New Roman" w:cs="Times New Roman"/>
          <w:noProof/>
          <w:sz w:val="24"/>
        </w:rPr>
        <w:t>QL Redis para otimizar sistemas de alta escalabilidade</w:t>
      </w:r>
      <w:r>
        <w:rPr>
          <w:rFonts w:ascii="Times New Roman" w:hAnsi="Times New Roman" w:cs="Times New Roman"/>
          <w:noProof/>
          <w:sz w:val="24"/>
        </w:rPr>
        <w:t>, Juiz de Fora</w:t>
      </w:r>
      <w:r w:rsidRPr="00DE2224">
        <w:rPr>
          <w:rFonts w:ascii="Times New Roman" w:hAnsi="Times New Roman" w:cs="Times New Roman"/>
          <w:noProof/>
          <w:sz w:val="24"/>
        </w:rPr>
        <w:t>, 201</w:t>
      </w:r>
      <w:r w:rsidR="00A66C56">
        <w:rPr>
          <w:rFonts w:ascii="Times New Roman" w:hAnsi="Times New Roman" w:cs="Times New Roman"/>
          <w:noProof/>
          <w:sz w:val="24"/>
        </w:rPr>
        <w:t>0</w:t>
      </w:r>
      <w:r w:rsidRPr="00DE2224">
        <w:rPr>
          <w:rFonts w:ascii="Times New Roman" w:hAnsi="Times New Roman" w:cs="Times New Roman"/>
          <w:noProof/>
          <w:sz w:val="24"/>
        </w:rPr>
        <w:t xml:space="preserve">. </w:t>
      </w:r>
      <w:r w:rsidR="00A66C56">
        <w:rPr>
          <w:rFonts w:ascii="Times New Roman" w:hAnsi="Times New Roman" w:cs="Times New Roman"/>
          <w:noProof/>
          <w:sz w:val="24"/>
        </w:rPr>
        <w:t xml:space="preserve">Disponível em: </w:t>
      </w:r>
      <w:hyperlink r:id="rId11" w:history="1">
        <w:r w:rsidR="00A66C56" w:rsidRPr="001C3A39">
          <w:rPr>
            <w:rStyle w:val="Hyperlink"/>
            <w:rFonts w:ascii="Times New Roman" w:hAnsi="Times New Roman" w:cs="Times New Roman"/>
            <w:noProof/>
            <w:sz w:val="24"/>
          </w:rPr>
          <w:t>https://imasters.com.br/banco-de-dados-nosql-redis-para-otimizar-sistemas-de-alta-escalabilidade</w:t>
        </w:r>
      </w:hyperlink>
      <w:r w:rsidR="00A66C56">
        <w:rPr>
          <w:rFonts w:ascii="Times New Roman" w:hAnsi="Times New Roman" w:cs="Times New Roman"/>
          <w:noProof/>
          <w:sz w:val="24"/>
        </w:rPr>
        <w:t xml:space="preserve"> Acesso em: 18 abril 2020.</w:t>
      </w:r>
    </w:p>
    <w:p w14:paraId="13C33FDF" w14:textId="0D6157DB" w:rsidR="00DE2224" w:rsidRPr="00DE2224" w:rsidRDefault="00DE2224" w:rsidP="00DE222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</w:rPr>
      </w:pPr>
      <w:r>
        <w:lastRenderedPageBreak/>
        <w:fldChar w:fldCharType="begin" w:fldLock="1"/>
      </w:r>
      <w:r w:rsidRPr="006174FB">
        <w:instrText xml:space="preserve">ADDIN Mendeley Bibliography CSL_BIBLIOGRAPHY </w:instrText>
      </w:r>
      <w:r>
        <w:fldChar w:fldCharType="separate"/>
      </w:r>
      <w:r w:rsidR="006174FB" w:rsidRPr="006174FB">
        <w:rPr>
          <w:rFonts w:ascii="Times New Roman" w:hAnsi="Times New Roman" w:cs="Times New Roman"/>
          <w:noProof/>
          <w:sz w:val="24"/>
        </w:rPr>
        <w:t>SAMPAIO</w:t>
      </w:r>
      <w:r w:rsidRPr="006174FB">
        <w:rPr>
          <w:rFonts w:ascii="Times New Roman" w:hAnsi="Times New Roman" w:cs="Times New Roman"/>
          <w:noProof/>
          <w:sz w:val="24"/>
        </w:rPr>
        <w:t xml:space="preserve">, </w:t>
      </w:r>
      <w:r w:rsidR="006174FB" w:rsidRPr="006174FB">
        <w:rPr>
          <w:rFonts w:ascii="Times New Roman" w:hAnsi="Times New Roman" w:cs="Times New Roman"/>
          <w:noProof/>
          <w:sz w:val="24"/>
        </w:rPr>
        <w:t>P</w:t>
      </w:r>
      <w:r w:rsidRPr="006174FB">
        <w:rPr>
          <w:rFonts w:ascii="Times New Roman" w:hAnsi="Times New Roman" w:cs="Times New Roman"/>
          <w:noProof/>
          <w:sz w:val="24"/>
        </w:rPr>
        <w:t xml:space="preserve">. </w:t>
      </w:r>
      <w:r w:rsidR="006174FB" w:rsidRPr="006174FB">
        <w:rPr>
          <w:rFonts w:ascii="Times New Roman" w:hAnsi="Times New Roman" w:cs="Times New Roman"/>
          <w:noProof/>
          <w:sz w:val="24"/>
        </w:rPr>
        <w:t>J. Desempenho de Aplicaçoes Web: Um estudo comparativo util</w:t>
      </w:r>
      <w:r w:rsidR="00A00127">
        <w:rPr>
          <w:rFonts w:ascii="Times New Roman" w:hAnsi="Times New Roman" w:cs="Times New Roman"/>
          <w:noProof/>
          <w:sz w:val="24"/>
        </w:rPr>
        <w:t>i</w:t>
      </w:r>
      <w:r w:rsidR="006174FB" w:rsidRPr="006174FB">
        <w:rPr>
          <w:rFonts w:ascii="Times New Roman" w:hAnsi="Times New Roman" w:cs="Times New Roman"/>
          <w:noProof/>
          <w:sz w:val="24"/>
        </w:rPr>
        <w:t>zando s</w:t>
      </w:r>
      <w:r w:rsidR="006174FB">
        <w:rPr>
          <w:rFonts w:ascii="Times New Roman" w:hAnsi="Times New Roman" w:cs="Times New Roman"/>
          <w:noProof/>
          <w:sz w:val="24"/>
        </w:rPr>
        <w:t>oftware Redis, Juiz de Fora</w:t>
      </w:r>
      <w:r w:rsidRPr="00DE2224">
        <w:rPr>
          <w:rFonts w:ascii="Times New Roman" w:hAnsi="Times New Roman" w:cs="Times New Roman"/>
          <w:noProof/>
          <w:sz w:val="24"/>
        </w:rPr>
        <w:t>, 201</w:t>
      </w:r>
      <w:r w:rsidR="006174FB">
        <w:rPr>
          <w:rFonts w:ascii="Times New Roman" w:hAnsi="Times New Roman" w:cs="Times New Roman"/>
          <w:noProof/>
          <w:sz w:val="24"/>
        </w:rPr>
        <w:t>1</w:t>
      </w:r>
      <w:r w:rsidRPr="00DE2224">
        <w:rPr>
          <w:rFonts w:ascii="Times New Roman" w:hAnsi="Times New Roman" w:cs="Times New Roman"/>
          <w:noProof/>
          <w:sz w:val="24"/>
        </w:rPr>
        <w:t xml:space="preserve">. </w:t>
      </w:r>
    </w:p>
    <w:p w14:paraId="4475F739" w14:textId="2B96ED05" w:rsidR="00DE2224" w:rsidRDefault="006174FB" w:rsidP="00DE2224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LAZOTI</w:t>
      </w:r>
      <w:r w:rsidR="00DE2224" w:rsidRPr="00DE2224">
        <w:rPr>
          <w:rFonts w:ascii="Times New Roman" w:hAnsi="Times New Roman" w:cs="Times New Roman"/>
          <w:noProof/>
          <w:sz w:val="24"/>
        </w:rPr>
        <w:t>,</w:t>
      </w:r>
      <w:r>
        <w:rPr>
          <w:rFonts w:ascii="Times New Roman" w:hAnsi="Times New Roman" w:cs="Times New Roman"/>
          <w:noProof/>
          <w:sz w:val="24"/>
        </w:rPr>
        <w:t xml:space="preserve"> R.</w:t>
      </w:r>
      <w:r w:rsidR="00DE2224" w:rsidRPr="00DE2224">
        <w:rPr>
          <w:rFonts w:ascii="Times New Roman" w:hAnsi="Times New Roman" w:cs="Times New Roman"/>
          <w:noProof/>
          <w:sz w:val="24"/>
        </w:rPr>
        <w:t xml:space="preserve"> </w:t>
      </w:r>
      <w:r>
        <w:rPr>
          <w:rFonts w:ascii="Times New Roman" w:hAnsi="Times New Roman" w:cs="Times New Roman"/>
          <w:noProof/>
          <w:sz w:val="24"/>
        </w:rPr>
        <w:t>Armazenando Dados com Redis</w:t>
      </w:r>
      <w:r w:rsidR="00DE2224" w:rsidRPr="00DE2224">
        <w:rPr>
          <w:rFonts w:ascii="Times New Roman" w:hAnsi="Times New Roman" w:cs="Times New Roman"/>
          <w:noProof/>
          <w:sz w:val="24"/>
        </w:rPr>
        <w:t>.</w:t>
      </w:r>
      <w:r>
        <w:rPr>
          <w:rFonts w:ascii="Times New Roman" w:hAnsi="Times New Roman" w:cs="Times New Roman"/>
          <w:noProof/>
          <w:sz w:val="24"/>
        </w:rPr>
        <w:t xml:space="preserve"> EDITORA </w:t>
      </w:r>
      <w:r w:rsidRPr="006174FB">
        <w:rPr>
          <w:rFonts w:ascii="Times New Roman" w:hAnsi="Times New Roman" w:cs="Times New Roman"/>
          <w:noProof/>
          <w:sz w:val="24"/>
        </w:rPr>
        <w:t>Casa do Código</w:t>
      </w:r>
      <w:r w:rsidR="00DE2224" w:rsidRPr="00DE2224">
        <w:rPr>
          <w:rFonts w:ascii="Times New Roman" w:hAnsi="Times New Roman" w:cs="Times New Roman"/>
          <w:noProof/>
          <w:sz w:val="24"/>
        </w:rPr>
        <w:t xml:space="preserve">, </w:t>
      </w:r>
      <w:r>
        <w:rPr>
          <w:rFonts w:ascii="Times New Roman" w:hAnsi="Times New Roman" w:cs="Times New Roman"/>
          <w:noProof/>
          <w:sz w:val="24"/>
        </w:rPr>
        <w:t>Volume 1</w:t>
      </w:r>
      <w:r w:rsidR="00DE2224" w:rsidRPr="00DE2224">
        <w:rPr>
          <w:rFonts w:ascii="Times New Roman" w:hAnsi="Times New Roman" w:cs="Times New Roman"/>
          <w:noProof/>
          <w:sz w:val="24"/>
        </w:rPr>
        <w:t>, 201</w:t>
      </w:r>
      <w:r>
        <w:rPr>
          <w:rFonts w:ascii="Times New Roman" w:hAnsi="Times New Roman" w:cs="Times New Roman"/>
          <w:noProof/>
          <w:sz w:val="24"/>
        </w:rPr>
        <w:t>4</w:t>
      </w:r>
      <w:r w:rsidR="00DE2224" w:rsidRPr="00DE2224">
        <w:rPr>
          <w:rFonts w:ascii="Times New Roman" w:hAnsi="Times New Roman" w:cs="Times New Roman"/>
          <w:noProof/>
          <w:sz w:val="24"/>
        </w:rPr>
        <w:t xml:space="preserve">. </w:t>
      </w:r>
    </w:p>
    <w:p w14:paraId="33266734" w14:textId="0725DCD8" w:rsidR="00450942" w:rsidRDefault="00A00127" w:rsidP="00A00127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BITU</w:t>
      </w:r>
      <w:r w:rsidRPr="006174FB">
        <w:rPr>
          <w:rFonts w:ascii="Times New Roman" w:hAnsi="Times New Roman" w:cs="Times New Roman"/>
          <w:noProof/>
          <w:sz w:val="24"/>
        </w:rPr>
        <w:t xml:space="preserve">, </w:t>
      </w:r>
      <w:r>
        <w:rPr>
          <w:rFonts w:ascii="Times New Roman" w:hAnsi="Times New Roman" w:cs="Times New Roman"/>
          <w:noProof/>
          <w:sz w:val="24"/>
        </w:rPr>
        <w:t>R</w:t>
      </w:r>
      <w:r w:rsidRPr="006174FB">
        <w:rPr>
          <w:rFonts w:ascii="Times New Roman" w:hAnsi="Times New Roman" w:cs="Times New Roman"/>
          <w:noProof/>
          <w:sz w:val="24"/>
        </w:rPr>
        <w:t xml:space="preserve">. </w:t>
      </w:r>
      <w:r>
        <w:rPr>
          <w:rFonts w:ascii="Times New Roman" w:hAnsi="Times New Roman" w:cs="Times New Roman"/>
          <w:noProof/>
          <w:sz w:val="24"/>
        </w:rPr>
        <w:t>Oque é Redis e como começar a usá-lo ainda hoje Disponível em: https://movile.blog/comecando-a-usar-redis-nas-suas-solu</w:t>
      </w:r>
      <w:r w:rsidR="00A66C56">
        <w:rPr>
          <w:rFonts w:ascii="Times New Roman" w:hAnsi="Times New Roman" w:cs="Times New Roman"/>
          <w:noProof/>
          <w:sz w:val="24"/>
        </w:rPr>
        <w:t>coes</w:t>
      </w:r>
      <w:r w:rsidR="00A66C56" w:rsidRPr="00A66C56">
        <w:rPr>
          <w:rFonts w:ascii="Times New Roman" w:hAnsi="Times New Roman" w:cs="Times New Roman"/>
          <w:noProof/>
          <w:sz w:val="24"/>
        </w:rPr>
        <w:t>/</w:t>
      </w:r>
      <w:r w:rsidR="00A66C56">
        <w:rPr>
          <w:rFonts w:ascii="Times New Roman" w:hAnsi="Times New Roman" w:cs="Times New Roman"/>
          <w:noProof/>
          <w:sz w:val="24"/>
        </w:rPr>
        <w:t xml:space="preserve"> </w:t>
      </w:r>
      <w:r w:rsidR="00DE2224">
        <w:fldChar w:fldCharType="end"/>
      </w:r>
      <w:r>
        <w:t>Acesso em: 20</w:t>
      </w:r>
      <w:r>
        <w:rPr>
          <w:rFonts w:ascii="Times New Roman" w:hAnsi="Times New Roman" w:cs="Times New Roman"/>
          <w:noProof/>
          <w:sz w:val="24"/>
        </w:rPr>
        <w:t xml:space="preserve"> abril 2020.</w:t>
      </w:r>
    </w:p>
    <w:p w14:paraId="156F8C3F" w14:textId="23EC83D8" w:rsidR="00EC56B8" w:rsidRPr="00A66C56" w:rsidRDefault="00A00127" w:rsidP="00A66C56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noProof/>
          <w:sz w:val="24"/>
        </w:rPr>
        <w:t>BERNADETTE, L. F.;</w:t>
      </w:r>
      <w:r w:rsidRPr="006174FB">
        <w:rPr>
          <w:rFonts w:ascii="Times New Roman" w:hAnsi="Times New Roman" w:cs="Times New Roman"/>
          <w:noProof/>
          <w:sz w:val="24"/>
        </w:rPr>
        <w:t xml:space="preserve"> </w:t>
      </w:r>
      <w:r>
        <w:rPr>
          <w:rFonts w:ascii="Times New Roman" w:hAnsi="Times New Roman" w:cs="Times New Roman"/>
          <w:noProof/>
          <w:sz w:val="24"/>
        </w:rPr>
        <w:t>HÉLIO, O. R., NoSQL no desenvolvimento de aplicaçoes Web colaborativas, Juiz de Fora 2011</w:t>
      </w:r>
      <w:r w:rsidR="00A66C56">
        <w:rPr>
          <w:rFonts w:ascii="Times New Roman" w:hAnsi="Times New Roman" w:cs="Times New Roman"/>
          <w:noProof/>
          <w:sz w:val="24"/>
        </w:rPr>
        <w:t>.</w:t>
      </w:r>
    </w:p>
    <w:sectPr w:rsidR="00EC56B8" w:rsidRPr="00A66C56" w:rsidSect="003C1FB3">
      <w:headerReference w:type="default" r:id="rId12"/>
      <w:headerReference w:type="first" r:id="rId13"/>
      <w:pgSz w:w="11906" w:h="16838"/>
      <w:pgMar w:top="1701" w:right="1134" w:bottom="1134" w:left="1701" w:header="720" w:footer="708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B74EBB" w14:textId="77777777" w:rsidR="008D3902" w:rsidRDefault="008D3902">
      <w:pPr>
        <w:spacing w:line="240" w:lineRule="auto"/>
      </w:pPr>
      <w:r>
        <w:separator/>
      </w:r>
    </w:p>
  </w:endnote>
  <w:endnote w:type="continuationSeparator" w:id="0">
    <w:p w14:paraId="018588C0" w14:textId="77777777" w:rsidR="008D3902" w:rsidRDefault="008D3902">
      <w:pPr>
        <w:spacing w:line="240" w:lineRule="auto"/>
      </w:pPr>
      <w:r>
        <w:continuationSeparator/>
      </w:r>
    </w:p>
  </w:endnote>
  <w:endnote w:type="continuationNotice" w:id="1">
    <w:p w14:paraId="5F6ACA9B" w14:textId="77777777" w:rsidR="008D3902" w:rsidRDefault="008D3902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Liberation Sans">
    <w:altName w:val="Arial"/>
    <w:charset w:val="01"/>
    <w:family w:val="swiss"/>
    <w:pitch w:val="variable"/>
  </w:font>
  <w:font w:name="Noto Sans CJK SC Regular">
    <w:charset w:val="01"/>
    <w:family w:val="auto"/>
    <w:pitch w:val="variable"/>
  </w:font>
  <w:font w:name="FreeSans">
    <w:altName w:val="Times New Roman"/>
    <w:charset w:val="00"/>
    <w:family w:val="auto"/>
    <w:pitch w:val="variable"/>
    <w:sig w:usb0="00000000" w:usb1="4200FDFF" w:usb2="000030A0" w:usb3="00000000" w:csb0="000001B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D541AAC" w14:textId="77777777" w:rsidR="008D3902" w:rsidRDefault="008D3902">
      <w:pPr>
        <w:spacing w:line="240" w:lineRule="auto"/>
      </w:pPr>
      <w:r>
        <w:separator/>
      </w:r>
    </w:p>
  </w:footnote>
  <w:footnote w:type="continuationSeparator" w:id="0">
    <w:p w14:paraId="6B96E3BB" w14:textId="77777777" w:rsidR="008D3902" w:rsidRDefault="008D3902">
      <w:pPr>
        <w:spacing w:line="240" w:lineRule="auto"/>
      </w:pPr>
      <w:r>
        <w:continuationSeparator/>
      </w:r>
    </w:p>
  </w:footnote>
  <w:footnote w:type="continuationNotice" w:id="1">
    <w:p w14:paraId="4A208E27" w14:textId="77777777" w:rsidR="008D3902" w:rsidRDefault="008D3902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D41076" w14:textId="5250522E" w:rsidR="00A24ABB" w:rsidRDefault="00A24ABB">
    <w:pPr>
      <w:pStyle w:val="Cabealho"/>
      <w:jc w:val="right"/>
    </w:pPr>
  </w:p>
  <w:p w14:paraId="29C7CB11" w14:textId="77777777" w:rsidR="00A24ABB" w:rsidRDefault="00A24ABB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650216277"/>
      <w:docPartObj>
        <w:docPartGallery w:val="Page Numbers (Top of Page)"/>
        <w:docPartUnique/>
      </w:docPartObj>
    </w:sdtPr>
    <w:sdtEndPr/>
    <w:sdtContent>
      <w:p w14:paraId="7FA8B8D6" w14:textId="3D8684C0" w:rsidR="00A24ABB" w:rsidRDefault="00A24ABB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</w:t>
        </w:r>
        <w:r>
          <w:fldChar w:fldCharType="end"/>
        </w:r>
      </w:p>
    </w:sdtContent>
  </w:sdt>
  <w:p w14:paraId="40F0789B" w14:textId="77777777" w:rsidR="00A24ABB" w:rsidRDefault="00A24ABB">
    <w:pPr>
      <w:pStyle w:val="Cabealh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4842691"/>
      <w:docPartObj>
        <w:docPartGallery w:val="Page Numbers (Top of Page)"/>
        <w:docPartUnique/>
      </w:docPartObj>
    </w:sdtPr>
    <w:sdtEndPr/>
    <w:sdtContent>
      <w:p w14:paraId="36F28D09" w14:textId="77777777" w:rsidR="00A24ABB" w:rsidRDefault="00A24ABB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73CFB">
          <w:rPr>
            <w:noProof/>
          </w:rPr>
          <w:t>37</w:t>
        </w:r>
        <w:r>
          <w:fldChar w:fldCharType="end"/>
        </w:r>
      </w:p>
    </w:sdtContent>
  </w:sdt>
  <w:p w14:paraId="12196512" w14:textId="77777777" w:rsidR="00A24ABB" w:rsidRDefault="00A24ABB">
    <w:pPr>
      <w:pStyle w:val="Cabealho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32652501"/>
      <w:docPartObj>
        <w:docPartGallery w:val="Page Numbers (Top of Page)"/>
        <w:docPartUnique/>
      </w:docPartObj>
    </w:sdtPr>
    <w:sdtEndPr/>
    <w:sdtContent>
      <w:p w14:paraId="2379DEB3" w14:textId="77777777" w:rsidR="00A24ABB" w:rsidRDefault="00A24ABB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73CFB">
          <w:rPr>
            <w:noProof/>
          </w:rPr>
          <w:t>1</w:t>
        </w:r>
        <w:r>
          <w:fldChar w:fldCharType="end"/>
        </w:r>
      </w:p>
    </w:sdtContent>
  </w:sdt>
  <w:p w14:paraId="15613858" w14:textId="77777777" w:rsidR="00A24ABB" w:rsidRDefault="00A24ABB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0C8E18A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8DEADE8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9668ABC0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B042864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2488BD1E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6DE420F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C54EC6F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098A342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1FCEA10E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936C19E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78EA0BB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000001"/>
    <w:multiLevelType w:val="multilevel"/>
    <w:tmpl w:val="00000001"/>
    <w:lvl w:ilvl="0">
      <w:start w:val="1"/>
      <w:numFmt w:val="none"/>
      <w:pStyle w:val="Ttulo1"/>
      <w:suff w:val="nothing"/>
      <w:lvlText w:val=""/>
      <w:lvlJc w:val="left"/>
      <w:pPr>
        <w:tabs>
          <w:tab w:val="num" w:pos="0"/>
        </w:tabs>
        <w:ind w:left="432" w:hanging="432"/>
      </w:pPr>
    </w:lvl>
    <w:lvl w:ilvl="1">
      <w:start w:val="1"/>
      <w:numFmt w:val="none"/>
      <w:pStyle w:val="Ttulo2"/>
      <w:suff w:val="nothing"/>
      <w:lvlText w:val=""/>
      <w:lvlJc w:val="left"/>
      <w:pPr>
        <w:tabs>
          <w:tab w:val="num" w:pos="0"/>
        </w:tabs>
        <w:ind w:left="576" w:hanging="576"/>
      </w:pPr>
    </w:lvl>
    <w:lvl w:ilvl="2">
      <w:start w:val="1"/>
      <w:numFmt w:val="none"/>
      <w:pStyle w:val="Ttulo3"/>
      <w:suff w:val="nothing"/>
      <w:lvlText w:val=""/>
      <w:lvlJc w:val="left"/>
      <w:pPr>
        <w:tabs>
          <w:tab w:val="num" w:pos="0"/>
        </w:tabs>
        <w:ind w:left="720" w:hanging="720"/>
      </w:pPr>
    </w:lvl>
    <w:lvl w:ilvl="3">
      <w:start w:val="1"/>
      <w:numFmt w:val="none"/>
      <w:suff w:val="nothing"/>
      <w:lvlText w:val=""/>
      <w:lvlJc w:val="left"/>
      <w:pPr>
        <w:tabs>
          <w:tab w:val="num" w:pos="864"/>
        </w:tabs>
        <w:ind w:left="864" w:hanging="864"/>
      </w:pPr>
    </w:lvl>
    <w:lvl w:ilvl="4">
      <w:start w:val="1"/>
      <w:numFmt w:val="none"/>
      <w:suff w:val="nothing"/>
      <w:lvlText w:val=""/>
      <w:lvlJc w:val="left"/>
      <w:pPr>
        <w:tabs>
          <w:tab w:val="num" w:pos="1008"/>
        </w:tabs>
        <w:ind w:left="1008" w:hanging="1008"/>
      </w:pPr>
    </w:lvl>
    <w:lvl w:ilvl="5">
      <w:start w:val="1"/>
      <w:numFmt w:val="none"/>
      <w:suff w:val="nothing"/>
      <w:lvlText w:val=""/>
      <w:lvlJc w:val="left"/>
      <w:pPr>
        <w:tabs>
          <w:tab w:val="num" w:pos="1152"/>
        </w:tabs>
        <w:ind w:left="1152" w:hanging="1152"/>
      </w:pPr>
    </w:lvl>
    <w:lvl w:ilvl="6">
      <w:start w:val="1"/>
      <w:numFmt w:val="none"/>
      <w:suff w:val="nothing"/>
      <w:lvlText w:val=""/>
      <w:lvlJc w:val="left"/>
      <w:pPr>
        <w:tabs>
          <w:tab w:val="num" w:pos="1296"/>
        </w:tabs>
        <w:ind w:left="1296" w:hanging="1296"/>
      </w:pPr>
    </w:lvl>
    <w:lvl w:ilvl="7">
      <w:start w:val="1"/>
      <w:numFmt w:val="none"/>
      <w:suff w:val="nothing"/>
      <w:lvlText w:val=""/>
      <w:lvlJc w:val="left"/>
      <w:pPr>
        <w:tabs>
          <w:tab w:val="num" w:pos="1440"/>
        </w:tabs>
        <w:ind w:left="1440" w:hanging="1440"/>
      </w:pPr>
    </w:lvl>
    <w:lvl w:ilvl="8">
      <w:start w:val="1"/>
      <w:numFmt w:val="none"/>
      <w:suff w:val="nothing"/>
      <w:lvlText w:val=""/>
      <w:lvlJc w:val="left"/>
      <w:pPr>
        <w:tabs>
          <w:tab w:val="num" w:pos="1584"/>
        </w:tabs>
        <w:ind w:left="1584" w:hanging="1584"/>
      </w:pPr>
    </w:lvl>
  </w:abstractNum>
  <w:abstractNum w:abstractNumId="12" w15:restartNumberingAfterBreak="0">
    <w:nsid w:val="00000002"/>
    <w:multiLevelType w:val="singleLevel"/>
    <w:tmpl w:val="00000002"/>
    <w:name w:val="WW8Num2"/>
    <w:lvl w:ilvl="0">
      <w:start w:val="1"/>
      <w:numFmt w:val="bullet"/>
      <w:lvlText w:val=""/>
      <w:lvlJc w:val="left"/>
      <w:pPr>
        <w:tabs>
          <w:tab w:val="num" w:pos="0"/>
        </w:tabs>
        <w:ind w:left="1440" w:hanging="360"/>
      </w:pPr>
      <w:rPr>
        <w:rFonts w:ascii="Symbol" w:hAnsi="Symbol" w:cs="Symbol" w:hint="default"/>
      </w:rPr>
    </w:lvl>
  </w:abstractNum>
  <w:abstractNum w:abstractNumId="13" w15:restartNumberingAfterBreak="0">
    <w:nsid w:val="0E0F784E"/>
    <w:multiLevelType w:val="multilevel"/>
    <w:tmpl w:val="1A3482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11064DE6"/>
    <w:multiLevelType w:val="hybridMultilevel"/>
    <w:tmpl w:val="91969F2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6D51B66"/>
    <w:multiLevelType w:val="multilevel"/>
    <w:tmpl w:val="7F0EBB2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1AA42E72"/>
    <w:multiLevelType w:val="multilevel"/>
    <w:tmpl w:val="0CA4527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7" w15:restartNumberingAfterBreak="0">
    <w:nsid w:val="261C437D"/>
    <w:multiLevelType w:val="hybridMultilevel"/>
    <w:tmpl w:val="6BF403F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64EA8C4">
      <w:numFmt w:val="bullet"/>
      <w:lvlText w:val="-"/>
      <w:lvlJc w:val="left"/>
      <w:pPr>
        <w:ind w:left="2160" w:hanging="360"/>
      </w:pPr>
      <w:rPr>
        <w:rFonts w:ascii="Arial" w:eastAsia="MS Mincho" w:hAnsi="Arial" w:cs="Arial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A9C5077"/>
    <w:multiLevelType w:val="hybridMultilevel"/>
    <w:tmpl w:val="4DC4DEE4"/>
    <w:lvl w:ilvl="0" w:tplc="0416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19" w15:restartNumberingAfterBreak="0">
    <w:nsid w:val="2DDD27F2"/>
    <w:multiLevelType w:val="hybridMultilevel"/>
    <w:tmpl w:val="9D62270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8247FD7"/>
    <w:multiLevelType w:val="multilevel"/>
    <w:tmpl w:val="815E52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38345664"/>
    <w:multiLevelType w:val="multilevel"/>
    <w:tmpl w:val="151290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DA52504"/>
    <w:multiLevelType w:val="hybridMultilevel"/>
    <w:tmpl w:val="2A2092E6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3" w15:restartNumberingAfterBreak="0">
    <w:nsid w:val="3E1A3BA5"/>
    <w:multiLevelType w:val="multilevel"/>
    <w:tmpl w:val="E54AF0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311A3E"/>
    <w:multiLevelType w:val="hybridMultilevel"/>
    <w:tmpl w:val="373AF7F0"/>
    <w:lvl w:ilvl="0" w:tplc="04160001">
      <w:start w:val="1"/>
      <w:numFmt w:val="bullet"/>
      <w:lvlText w:val=""/>
      <w:lvlJc w:val="left"/>
      <w:pPr>
        <w:ind w:left="1485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205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925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645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65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85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05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525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245" w:hanging="360"/>
      </w:pPr>
      <w:rPr>
        <w:rFonts w:ascii="Wingdings" w:hAnsi="Wingdings" w:hint="default"/>
      </w:rPr>
    </w:lvl>
  </w:abstractNum>
  <w:abstractNum w:abstractNumId="25" w15:restartNumberingAfterBreak="0">
    <w:nsid w:val="41203034"/>
    <w:multiLevelType w:val="multilevel"/>
    <w:tmpl w:val="0914C8A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4F7F0679"/>
    <w:multiLevelType w:val="hybridMultilevel"/>
    <w:tmpl w:val="B9EC05E4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7" w15:restartNumberingAfterBreak="0">
    <w:nsid w:val="50A05FBA"/>
    <w:multiLevelType w:val="hybridMultilevel"/>
    <w:tmpl w:val="4F2E1CE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37508A"/>
    <w:multiLevelType w:val="hybridMultilevel"/>
    <w:tmpl w:val="F4422978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580372"/>
    <w:multiLevelType w:val="multilevel"/>
    <w:tmpl w:val="DDB2B5B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6C27609B"/>
    <w:multiLevelType w:val="hybridMultilevel"/>
    <w:tmpl w:val="A77A8D2A"/>
    <w:lvl w:ilvl="0" w:tplc="041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6D437CA8"/>
    <w:multiLevelType w:val="multilevel"/>
    <w:tmpl w:val="1E4A43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79131CCE"/>
    <w:multiLevelType w:val="hybridMultilevel"/>
    <w:tmpl w:val="7E3E890E"/>
    <w:lvl w:ilvl="0" w:tplc="0416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3" w15:restartNumberingAfterBreak="0">
    <w:nsid w:val="7DD660F3"/>
    <w:multiLevelType w:val="hybridMultilevel"/>
    <w:tmpl w:val="1C9875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2"/>
  </w:num>
  <w:num w:numId="3">
    <w:abstractNumId w:val="0"/>
  </w:num>
  <w:num w:numId="4">
    <w:abstractNumId w:val="33"/>
  </w:num>
  <w:num w:numId="5">
    <w:abstractNumId w:val="14"/>
  </w:num>
  <w:num w:numId="6">
    <w:abstractNumId w:val="28"/>
  </w:num>
  <w:num w:numId="7">
    <w:abstractNumId w:val="27"/>
  </w:num>
  <w:num w:numId="8">
    <w:abstractNumId w:val="23"/>
    <w:lvlOverride w:ilvl="0">
      <w:lvl w:ilvl="0">
        <w:numFmt w:val="lowerLetter"/>
        <w:lvlText w:val="%1."/>
        <w:lvlJc w:val="left"/>
      </w:lvl>
    </w:lvlOverride>
  </w:num>
  <w:num w:numId="9">
    <w:abstractNumId w:val="13"/>
    <w:lvlOverride w:ilvl="0">
      <w:lvl w:ilvl="0">
        <w:numFmt w:val="lowerLetter"/>
        <w:lvlText w:val="%1."/>
        <w:lvlJc w:val="left"/>
      </w:lvl>
    </w:lvlOverride>
  </w:num>
  <w:num w:numId="10">
    <w:abstractNumId w:val="29"/>
    <w:lvlOverride w:ilvl="0">
      <w:lvl w:ilvl="0">
        <w:numFmt w:val="lowerLetter"/>
        <w:lvlText w:val="%1."/>
        <w:lvlJc w:val="left"/>
      </w:lvl>
    </w:lvlOverride>
  </w:num>
  <w:num w:numId="11">
    <w:abstractNumId w:val="25"/>
    <w:lvlOverride w:ilvl="0">
      <w:lvl w:ilvl="0">
        <w:numFmt w:val="lowerLetter"/>
        <w:lvlText w:val="%1."/>
        <w:lvlJc w:val="left"/>
      </w:lvl>
    </w:lvlOverride>
  </w:num>
  <w:num w:numId="12">
    <w:abstractNumId w:val="31"/>
    <w:lvlOverride w:ilvl="0">
      <w:lvl w:ilvl="0">
        <w:numFmt w:val="lowerLetter"/>
        <w:lvlText w:val="%1."/>
        <w:lvlJc w:val="left"/>
      </w:lvl>
    </w:lvlOverride>
  </w:num>
  <w:num w:numId="13">
    <w:abstractNumId w:val="20"/>
    <w:lvlOverride w:ilvl="0">
      <w:lvl w:ilvl="0">
        <w:numFmt w:val="lowerLetter"/>
        <w:lvlText w:val="%1."/>
        <w:lvlJc w:val="left"/>
      </w:lvl>
    </w:lvlOverride>
  </w:num>
  <w:num w:numId="14">
    <w:abstractNumId w:val="16"/>
    <w:lvlOverride w:ilvl="0">
      <w:lvl w:ilvl="0">
        <w:numFmt w:val="lowerLetter"/>
        <w:lvlText w:val="%1."/>
        <w:lvlJc w:val="left"/>
      </w:lvl>
    </w:lvlOverride>
  </w:num>
  <w:num w:numId="15">
    <w:abstractNumId w:val="15"/>
    <w:lvlOverride w:ilvl="0">
      <w:lvl w:ilvl="0">
        <w:numFmt w:val="lowerLetter"/>
        <w:lvlText w:val="%1."/>
        <w:lvlJc w:val="left"/>
      </w:lvl>
    </w:lvlOverride>
  </w:num>
  <w:num w:numId="16">
    <w:abstractNumId w:val="19"/>
  </w:num>
  <w:num w:numId="17">
    <w:abstractNumId w:val="17"/>
  </w:num>
  <w:num w:numId="18">
    <w:abstractNumId w:val="32"/>
  </w:num>
  <w:num w:numId="19">
    <w:abstractNumId w:val="30"/>
  </w:num>
  <w:num w:numId="20">
    <w:abstractNumId w:val="18"/>
  </w:num>
  <w:num w:numId="21">
    <w:abstractNumId w:val="10"/>
  </w:num>
  <w:num w:numId="22">
    <w:abstractNumId w:val="8"/>
  </w:num>
  <w:num w:numId="23">
    <w:abstractNumId w:val="7"/>
  </w:num>
  <w:num w:numId="24">
    <w:abstractNumId w:val="6"/>
  </w:num>
  <w:num w:numId="25">
    <w:abstractNumId w:val="5"/>
  </w:num>
  <w:num w:numId="26">
    <w:abstractNumId w:val="9"/>
  </w:num>
  <w:num w:numId="27">
    <w:abstractNumId w:val="4"/>
  </w:num>
  <w:num w:numId="28">
    <w:abstractNumId w:val="3"/>
  </w:num>
  <w:num w:numId="29">
    <w:abstractNumId w:val="2"/>
  </w:num>
  <w:num w:numId="30">
    <w:abstractNumId w:val="1"/>
  </w:num>
  <w:num w:numId="31">
    <w:abstractNumId w:val="26"/>
  </w:num>
  <w:num w:numId="32">
    <w:abstractNumId w:val="22"/>
  </w:num>
  <w:num w:numId="33">
    <w:abstractNumId w:val="24"/>
  </w:num>
  <w:num w:numId="34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embedSystemFonts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hyphenationZone w:val="425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328D"/>
    <w:rsid w:val="000006DB"/>
    <w:rsid w:val="000006F2"/>
    <w:rsid w:val="00000EA7"/>
    <w:rsid w:val="00001C81"/>
    <w:rsid w:val="00003D76"/>
    <w:rsid w:val="00011690"/>
    <w:rsid w:val="0001213A"/>
    <w:rsid w:val="000129D4"/>
    <w:rsid w:val="00012EAF"/>
    <w:rsid w:val="00014B52"/>
    <w:rsid w:val="00014DAB"/>
    <w:rsid w:val="00014E15"/>
    <w:rsid w:val="000153B0"/>
    <w:rsid w:val="00015C58"/>
    <w:rsid w:val="00015F63"/>
    <w:rsid w:val="00017F16"/>
    <w:rsid w:val="00021148"/>
    <w:rsid w:val="00022054"/>
    <w:rsid w:val="000240CC"/>
    <w:rsid w:val="00026129"/>
    <w:rsid w:val="0003012B"/>
    <w:rsid w:val="00031151"/>
    <w:rsid w:val="00035DD7"/>
    <w:rsid w:val="00036133"/>
    <w:rsid w:val="00036245"/>
    <w:rsid w:val="00036697"/>
    <w:rsid w:val="00037A1C"/>
    <w:rsid w:val="00040D91"/>
    <w:rsid w:val="0004174F"/>
    <w:rsid w:val="00044AE6"/>
    <w:rsid w:val="00044E24"/>
    <w:rsid w:val="00045DFF"/>
    <w:rsid w:val="00046547"/>
    <w:rsid w:val="00047BCC"/>
    <w:rsid w:val="00054165"/>
    <w:rsid w:val="00055344"/>
    <w:rsid w:val="000557DD"/>
    <w:rsid w:val="00055A49"/>
    <w:rsid w:val="00057C58"/>
    <w:rsid w:val="00057D82"/>
    <w:rsid w:val="00060AB6"/>
    <w:rsid w:val="000620DD"/>
    <w:rsid w:val="000626A4"/>
    <w:rsid w:val="000650F5"/>
    <w:rsid w:val="000656B7"/>
    <w:rsid w:val="00065721"/>
    <w:rsid w:val="00065882"/>
    <w:rsid w:val="00066275"/>
    <w:rsid w:val="000670D3"/>
    <w:rsid w:val="000678AC"/>
    <w:rsid w:val="0007396C"/>
    <w:rsid w:val="000810C4"/>
    <w:rsid w:val="000819E3"/>
    <w:rsid w:val="000832C5"/>
    <w:rsid w:val="00083BA6"/>
    <w:rsid w:val="00086856"/>
    <w:rsid w:val="0008774C"/>
    <w:rsid w:val="00087890"/>
    <w:rsid w:val="000917D5"/>
    <w:rsid w:val="0009511C"/>
    <w:rsid w:val="0009524D"/>
    <w:rsid w:val="000971B9"/>
    <w:rsid w:val="000A001E"/>
    <w:rsid w:val="000A1D7A"/>
    <w:rsid w:val="000A3456"/>
    <w:rsid w:val="000A35D9"/>
    <w:rsid w:val="000A38AC"/>
    <w:rsid w:val="000A3CC0"/>
    <w:rsid w:val="000A44C8"/>
    <w:rsid w:val="000A63F4"/>
    <w:rsid w:val="000A745D"/>
    <w:rsid w:val="000A773F"/>
    <w:rsid w:val="000B2E24"/>
    <w:rsid w:val="000B3078"/>
    <w:rsid w:val="000B68BC"/>
    <w:rsid w:val="000C2091"/>
    <w:rsid w:val="000C55C9"/>
    <w:rsid w:val="000C6CBE"/>
    <w:rsid w:val="000D0308"/>
    <w:rsid w:val="000D1018"/>
    <w:rsid w:val="000D1314"/>
    <w:rsid w:val="000D3036"/>
    <w:rsid w:val="000D398A"/>
    <w:rsid w:val="000D3B62"/>
    <w:rsid w:val="000D4490"/>
    <w:rsid w:val="000D4993"/>
    <w:rsid w:val="000D516F"/>
    <w:rsid w:val="000D5481"/>
    <w:rsid w:val="000D562A"/>
    <w:rsid w:val="000E0733"/>
    <w:rsid w:val="000E09BD"/>
    <w:rsid w:val="000E16DE"/>
    <w:rsid w:val="000E22D4"/>
    <w:rsid w:val="000E32B8"/>
    <w:rsid w:val="000E4C5E"/>
    <w:rsid w:val="000F28A7"/>
    <w:rsid w:val="000F441E"/>
    <w:rsid w:val="000F5803"/>
    <w:rsid w:val="000F6B62"/>
    <w:rsid w:val="0010106F"/>
    <w:rsid w:val="0010223E"/>
    <w:rsid w:val="00102E11"/>
    <w:rsid w:val="00106EF3"/>
    <w:rsid w:val="001106ED"/>
    <w:rsid w:val="00112AC3"/>
    <w:rsid w:val="00112AEE"/>
    <w:rsid w:val="00113DB8"/>
    <w:rsid w:val="001178BA"/>
    <w:rsid w:val="00122736"/>
    <w:rsid w:val="00126D92"/>
    <w:rsid w:val="00127182"/>
    <w:rsid w:val="00127AB4"/>
    <w:rsid w:val="001330B9"/>
    <w:rsid w:val="001338CE"/>
    <w:rsid w:val="00137DD1"/>
    <w:rsid w:val="00140937"/>
    <w:rsid w:val="00143063"/>
    <w:rsid w:val="00143D9D"/>
    <w:rsid w:val="0014457C"/>
    <w:rsid w:val="001467CB"/>
    <w:rsid w:val="00147285"/>
    <w:rsid w:val="0015152A"/>
    <w:rsid w:val="0015234E"/>
    <w:rsid w:val="00153DDC"/>
    <w:rsid w:val="00154F8F"/>
    <w:rsid w:val="0015568D"/>
    <w:rsid w:val="00155765"/>
    <w:rsid w:val="00155EA5"/>
    <w:rsid w:val="00156B9E"/>
    <w:rsid w:val="001572F0"/>
    <w:rsid w:val="00157B80"/>
    <w:rsid w:val="00160E40"/>
    <w:rsid w:val="00160F70"/>
    <w:rsid w:val="0016116E"/>
    <w:rsid w:val="00162034"/>
    <w:rsid w:val="00162960"/>
    <w:rsid w:val="001641F8"/>
    <w:rsid w:val="00164574"/>
    <w:rsid w:val="0016530A"/>
    <w:rsid w:val="00165BBC"/>
    <w:rsid w:val="00170105"/>
    <w:rsid w:val="00170AA7"/>
    <w:rsid w:val="001710C7"/>
    <w:rsid w:val="001732D9"/>
    <w:rsid w:val="00173400"/>
    <w:rsid w:val="0017390E"/>
    <w:rsid w:val="001756FA"/>
    <w:rsid w:val="00175D47"/>
    <w:rsid w:val="00176AE8"/>
    <w:rsid w:val="0017724A"/>
    <w:rsid w:val="00182CAE"/>
    <w:rsid w:val="00184858"/>
    <w:rsid w:val="0018661B"/>
    <w:rsid w:val="0018674E"/>
    <w:rsid w:val="0018759D"/>
    <w:rsid w:val="001902D4"/>
    <w:rsid w:val="00190DF2"/>
    <w:rsid w:val="00191643"/>
    <w:rsid w:val="00191B11"/>
    <w:rsid w:val="00191E85"/>
    <w:rsid w:val="0019437C"/>
    <w:rsid w:val="001952BC"/>
    <w:rsid w:val="00197D1B"/>
    <w:rsid w:val="001A3B55"/>
    <w:rsid w:val="001A5D15"/>
    <w:rsid w:val="001B06F3"/>
    <w:rsid w:val="001B17FA"/>
    <w:rsid w:val="001B1D0E"/>
    <w:rsid w:val="001B4BBC"/>
    <w:rsid w:val="001B5582"/>
    <w:rsid w:val="001B616C"/>
    <w:rsid w:val="001B69D5"/>
    <w:rsid w:val="001C1883"/>
    <w:rsid w:val="001C1BEA"/>
    <w:rsid w:val="001C2AE4"/>
    <w:rsid w:val="001C2B9B"/>
    <w:rsid w:val="001C2D0C"/>
    <w:rsid w:val="001C44AF"/>
    <w:rsid w:val="001C4F37"/>
    <w:rsid w:val="001C5D0B"/>
    <w:rsid w:val="001D3BD7"/>
    <w:rsid w:val="001D4655"/>
    <w:rsid w:val="001D756B"/>
    <w:rsid w:val="001E296E"/>
    <w:rsid w:val="001E3034"/>
    <w:rsid w:val="001F0CEC"/>
    <w:rsid w:val="001F0F68"/>
    <w:rsid w:val="001F3BB1"/>
    <w:rsid w:val="001F4E41"/>
    <w:rsid w:val="001F6579"/>
    <w:rsid w:val="001F7271"/>
    <w:rsid w:val="002013A0"/>
    <w:rsid w:val="002019F6"/>
    <w:rsid w:val="00201DA3"/>
    <w:rsid w:val="00202D43"/>
    <w:rsid w:val="00203921"/>
    <w:rsid w:val="0020451C"/>
    <w:rsid w:val="00207717"/>
    <w:rsid w:val="00210211"/>
    <w:rsid w:val="00210781"/>
    <w:rsid w:val="00211B0D"/>
    <w:rsid w:val="0021223F"/>
    <w:rsid w:val="002153F7"/>
    <w:rsid w:val="00215DD9"/>
    <w:rsid w:val="0021749B"/>
    <w:rsid w:val="00217D9B"/>
    <w:rsid w:val="00220CAD"/>
    <w:rsid w:val="00223AD2"/>
    <w:rsid w:val="00225942"/>
    <w:rsid w:val="00225DF2"/>
    <w:rsid w:val="0022690D"/>
    <w:rsid w:val="00226B41"/>
    <w:rsid w:val="00230CA4"/>
    <w:rsid w:val="00230D59"/>
    <w:rsid w:val="00230D6E"/>
    <w:rsid w:val="002313E6"/>
    <w:rsid w:val="0023288A"/>
    <w:rsid w:val="00233402"/>
    <w:rsid w:val="0023370A"/>
    <w:rsid w:val="00236479"/>
    <w:rsid w:val="002369D1"/>
    <w:rsid w:val="0024163F"/>
    <w:rsid w:val="00245E20"/>
    <w:rsid w:val="00246567"/>
    <w:rsid w:val="00247D22"/>
    <w:rsid w:val="00250652"/>
    <w:rsid w:val="00252003"/>
    <w:rsid w:val="0025290A"/>
    <w:rsid w:val="0025382E"/>
    <w:rsid w:val="002549C1"/>
    <w:rsid w:val="0025531E"/>
    <w:rsid w:val="002562F9"/>
    <w:rsid w:val="0025698C"/>
    <w:rsid w:val="00263736"/>
    <w:rsid w:val="00264CB0"/>
    <w:rsid w:val="0026685F"/>
    <w:rsid w:val="0027035A"/>
    <w:rsid w:val="00271625"/>
    <w:rsid w:val="00272569"/>
    <w:rsid w:val="00272D7D"/>
    <w:rsid w:val="00273CFB"/>
    <w:rsid w:val="002766E4"/>
    <w:rsid w:val="00280F7B"/>
    <w:rsid w:val="00283846"/>
    <w:rsid w:val="002859BD"/>
    <w:rsid w:val="00287DE4"/>
    <w:rsid w:val="00290958"/>
    <w:rsid w:val="00290CF1"/>
    <w:rsid w:val="0029411B"/>
    <w:rsid w:val="00294379"/>
    <w:rsid w:val="00295106"/>
    <w:rsid w:val="00295FE0"/>
    <w:rsid w:val="00296025"/>
    <w:rsid w:val="00296909"/>
    <w:rsid w:val="00297A04"/>
    <w:rsid w:val="002A08BE"/>
    <w:rsid w:val="002A13AC"/>
    <w:rsid w:val="002A3156"/>
    <w:rsid w:val="002A3536"/>
    <w:rsid w:val="002A489A"/>
    <w:rsid w:val="002A4B9E"/>
    <w:rsid w:val="002A52A4"/>
    <w:rsid w:val="002A5470"/>
    <w:rsid w:val="002A7B18"/>
    <w:rsid w:val="002A7CF7"/>
    <w:rsid w:val="002B19C9"/>
    <w:rsid w:val="002B228D"/>
    <w:rsid w:val="002B2C9F"/>
    <w:rsid w:val="002B3970"/>
    <w:rsid w:val="002B460E"/>
    <w:rsid w:val="002B4C67"/>
    <w:rsid w:val="002B5DE1"/>
    <w:rsid w:val="002B63AB"/>
    <w:rsid w:val="002B63C7"/>
    <w:rsid w:val="002B79DD"/>
    <w:rsid w:val="002B7DA5"/>
    <w:rsid w:val="002C0F3F"/>
    <w:rsid w:val="002C151D"/>
    <w:rsid w:val="002C19D6"/>
    <w:rsid w:val="002C4F97"/>
    <w:rsid w:val="002C6F8E"/>
    <w:rsid w:val="002D1FFF"/>
    <w:rsid w:val="002D4BF7"/>
    <w:rsid w:val="002D4C7B"/>
    <w:rsid w:val="002D5C93"/>
    <w:rsid w:val="002D74EA"/>
    <w:rsid w:val="002D77F6"/>
    <w:rsid w:val="002E0BF3"/>
    <w:rsid w:val="002E23FA"/>
    <w:rsid w:val="002E2C31"/>
    <w:rsid w:val="002E76EF"/>
    <w:rsid w:val="002F1276"/>
    <w:rsid w:val="002F14F8"/>
    <w:rsid w:val="002F1790"/>
    <w:rsid w:val="002F22F8"/>
    <w:rsid w:val="002F57E8"/>
    <w:rsid w:val="002F773E"/>
    <w:rsid w:val="00300292"/>
    <w:rsid w:val="00300392"/>
    <w:rsid w:val="00300703"/>
    <w:rsid w:val="003038F4"/>
    <w:rsid w:val="00303AA5"/>
    <w:rsid w:val="003040F7"/>
    <w:rsid w:val="0030439C"/>
    <w:rsid w:val="003061B0"/>
    <w:rsid w:val="00306654"/>
    <w:rsid w:val="0030668B"/>
    <w:rsid w:val="003072F2"/>
    <w:rsid w:val="00310AE9"/>
    <w:rsid w:val="00313489"/>
    <w:rsid w:val="0031451A"/>
    <w:rsid w:val="00314A88"/>
    <w:rsid w:val="003151C1"/>
    <w:rsid w:val="00322830"/>
    <w:rsid w:val="003235E8"/>
    <w:rsid w:val="00324847"/>
    <w:rsid w:val="00325683"/>
    <w:rsid w:val="00326751"/>
    <w:rsid w:val="00327A95"/>
    <w:rsid w:val="00327D09"/>
    <w:rsid w:val="00330DDC"/>
    <w:rsid w:val="003320FF"/>
    <w:rsid w:val="003335D6"/>
    <w:rsid w:val="0033397B"/>
    <w:rsid w:val="00333D74"/>
    <w:rsid w:val="00335208"/>
    <w:rsid w:val="003359AD"/>
    <w:rsid w:val="00335FE7"/>
    <w:rsid w:val="00336A06"/>
    <w:rsid w:val="00336A31"/>
    <w:rsid w:val="00336A3E"/>
    <w:rsid w:val="0034038A"/>
    <w:rsid w:val="00340A87"/>
    <w:rsid w:val="003416EA"/>
    <w:rsid w:val="0034198C"/>
    <w:rsid w:val="00343073"/>
    <w:rsid w:val="00344B76"/>
    <w:rsid w:val="003452C5"/>
    <w:rsid w:val="00345659"/>
    <w:rsid w:val="00345A8D"/>
    <w:rsid w:val="003463DC"/>
    <w:rsid w:val="0034794E"/>
    <w:rsid w:val="00351139"/>
    <w:rsid w:val="00351C56"/>
    <w:rsid w:val="00353BA9"/>
    <w:rsid w:val="003577FE"/>
    <w:rsid w:val="00361598"/>
    <w:rsid w:val="00362555"/>
    <w:rsid w:val="003647CB"/>
    <w:rsid w:val="003731F3"/>
    <w:rsid w:val="003735E1"/>
    <w:rsid w:val="003744CA"/>
    <w:rsid w:val="00374C49"/>
    <w:rsid w:val="00374CA5"/>
    <w:rsid w:val="00375B75"/>
    <w:rsid w:val="00376366"/>
    <w:rsid w:val="00377BD0"/>
    <w:rsid w:val="003817A4"/>
    <w:rsid w:val="00382050"/>
    <w:rsid w:val="00382C02"/>
    <w:rsid w:val="00384CE3"/>
    <w:rsid w:val="00384E13"/>
    <w:rsid w:val="003853E1"/>
    <w:rsid w:val="00385738"/>
    <w:rsid w:val="00385978"/>
    <w:rsid w:val="00393E2C"/>
    <w:rsid w:val="00394677"/>
    <w:rsid w:val="00394897"/>
    <w:rsid w:val="003A2416"/>
    <w:rsid w:val="003A541B"/>
    <w:rsid w:val="003A6D3B"/>
    <w:rsid w:val="003B0582"/>
    <w:rsid w:val="003B1CA6"/>
    <w:rsid w:val="003B1F9E"/>
    <w:rsid w:val="003B5A41"/>
    <w:rsid w:val="003B64B5"/>
    <w:rsid w:val="003B71BF"/>
    <w:rsid w:val="003B75BD"/>
    <w:rsid w:val="003C1FB3"/>
    <w:rsid w:val="003C2815"/>
    <w:rsid w:val="003C3F74"/>
    <w:rsid w:val="003C4558"/>
    <w:rsid w:val="003C5841"/>
    <w:rsid w:val="003C6762"/>
    <w:rsid w:val="003D07CF"/>
    <w:rsid w:val="003D126A"/>
    <w:rsid w:val="003D26CA"/>
    <w:rsid w:val="003D3370"/>
    <w:rsid w:val="003D64BB"/>
    <w:rsid w:val="003E007B"/>
    <w:rsid w:val="003E2A4F"/>
    <w:rsid w:val="003E3BAF"/>
    <w:rsid w:val="003E52EE"/>
    <w:rsid w:val="003E5F9B"/>
    <w:rsid w:val="003E6B6A"/>
    <w:rsid w:val="003E6BBC"/>
    <w:rsid w:val="003E6F4D"/>
    <w:rsid w:val="003E71D0"/>
    <w:rsid w:val="003F0599"/>
    <w:rsid w:val="003F10BA"/>
    <w:rsid w:val="003F2990"/>
    <w:rsid w:val="003F29E9"/>
    <w:rsid w:val="003F2C6C"/>
    <w:rsid w:val="003F457B"/>
    <w:rsid w:val="003F4BAE"/>
    <w:rsid w:val="003F6740"/>
    <w:rsid w:val="0040367F"/>
    <w:rsid w:val="004044FA"/>
    <w:rsid w:val="00404976"/>
    <w:rsid w:val="00405441"/>
    <w:rsid w:val="004055D8"/>
    <w:rsid w:val="0040611F"/>
    <w:rsid w:val="0041048A"/>
    <w:rsid w:val="0041216E"/>
    <w:rsid w:val="00412575"/>
    <w:rsid w:val="004134BC"/>
    <w:rsid w:val="00413884"/>
    <w:rsid w:val="00415676"/>
    <w:rsid w:val="00415931"/>
    <w:rsid w:val="0041716C"/>
    <w:rsid w:val="0042051C"/>
    <w:rsid w:val="00420779"/>
    <w:rsid w:val="00421344"/>
    <w:rsid w:val="004217E0"/>
    <w:rsid w:val="00421EB4"/>
    <w:rsid w:val="00424378"/>
    <w:rsid w:val="00425803"/>
    <w:rsid w:val="00425DCD"/>
    <w:rsid w:val="00426175"/>
    <w:rsid w:val="00426206"/>
    <w:rsid w:val="00427D03"/>
    <w:rsid w:val="00432DBE"/>
    <w:rsid w:val="00434855"/>
    <w:rsid w:val="004355DE"/>
    <w:rsid w:val="00435B63"/>
    <w:rsid w:val="00435E9C"/>
    <w:rsid w:val="00436E0D"/>
    <w:rsid w:val="00436FAD"/>
    <w:rsid w:val="00440F28"/>
    <w:rsid w:val="0044222F"/>
    <w:rsid w:val="0044239A"/>
    <w:rsid w:val="004459F8"/>
    <w:rsid w:val="0044629C"/>
    <w:rsid w:val="00450942"/>
    <w:rsid w:val="00450E78"/>
    <w:rsid w:val="00451A1D"/>
    <w:rsid w:val="00453685"/>
    <w:rsid w:val="004543AC"/>
    <w:rsid w:val="00455421"/>
    <w:rsid w:val="00457CBA"/>
    <w:rsid w:val="00460559"/>
    <w:rsid w:val="004614B7"/>
    <w:rsid w:val="004621C5"/>
    <w:rsid w:val="0046571C"/>
    <w:rsid w:val="004674E9"/>
    <w:rsid w:val="0047010A"/>
    <w:rsid w:val="004720E2"/>
    <w:rsid w:val="004722F6"/>
    <w:rsid w:val="00472367"/>
    <w:rsid w:val="00472B37"/>
    <w:rsid w:val="004737F6"/>
    <w:rsid w:val="00473B51"/>
    <w:rsid w:val="00477F97"/>
    <w:rsid w:val="00480529"/>
    <w:rsid w:val="00481F9C"/>
    <w:rsid w:val="00482306"/>
    <w:rsid w:val="004823F6"/>
    <w:rsid w:val="0048290D"/>
    <w:rsid w:val="00483DC1"/>
    <w:rsid w:val="00485CA7"/>
    <w:rsid w:val="00485F78"/>
    <w:rsid w:val="004900DA"/>
    <w:rsid w:val="00493AD8"/>
    <w:rsid w:val="00493AF8"/>
    <w:rsid w:val="004940A5"/>
    <w:rsid w:val="004943B4"/>
    <w:rsid w:val="004944BE"/>
    <w:rsid w:val="0049492E"/>
    <w:rsid w:val="00494A02"/>
    <w:rsid w:val="00494BFB"/>
    <w:rsid w:val="004977C3"/>
    <w:rsid w:val="004A06AD"/>
    <w:rsid w:val="004A1594"/>
    <w:rsid w:val="004A189E"/>
    <w:rsid w:val="004A18DA"/>
    <w:rsid w:val="004A48F4"/>
    <w:rsid w:val="004A51D4"/>
    <w:rsid w:val="004A7885"/>
    <w:rsid w:val="004B044E"/>
    <w:rsid w:val="004B1121"/>
    <w:rsid w:val="004B2927"/>
    <w:rsid w:val="004B3957"/>
    <w:rsid w:val="004C10DD"/>
    <w:rsid w:val="004C568C"/>
    <w:rsid w:val="004C5D49"/>
    <w:rsid w:val="004C60BB"/>
    <w:rsid w:val="004C6A86"/>
    <w:rsid w:val="004C72D6"/>
    <w:rsid w:val="004C7C5E"/>
    <w:rsid w:val="004D11E2"/>
    <w:rsid w:val="004D16C6"/>
    <w:rsid w:val="004D1D4E"/>
    <w:rsid w:val="004D291B"/>
    <w:rsid w:val="004D2BBA"/>
    <w:rsid w:val="004D3CA5"/>
    <w:rsid w:val="004D4BDB"/>
    <w:rsid w:val="004D4D81"/>
    <w:rsid w:val="004D65AF"/>
    <w:rsid w:val="004D67F0"/>
    <w:rsid w:val="004D6B41"/>
    <w:rsid w:val="004D74DB"/>
    <w:rsid w:val="004D795C"/>
    <w:rsid w:val="004E0916"/>
    <w:rsid w:val="004E2205"/>
    <w:rsid w:val="004E2ECA"/>
    <w:rsid w:val="004E3A58"/>
    <w:rsid w:val="004E42FF"/>
    <w:rsid w:val="004E4EAF"/>
    <w:rsid w:val="004E557D"/>
    <w:rsid w:val="004E55D6"/>
    <w:rsid w:val="004E591A"/>
    <w:rsid w:val="004E5AE2"/>
    <w:rsid w:val="004E60B7"/>
    <w:rsid w:val="004E6326"/>
    <w:rsid w:val="004E7007"/>
    <w:rsid w:val="004E709F"/>
    <w:rsid w:val="004E7122"/>
    <w:rsid w:val="004E7E58"/>
    <w:rsid w:val="004F094E"/>
    <w:rsid w:val="004F0BC5"/>
    <w:rsid w:val="004F0C26"/>
    <w:rsid w:val="004F1CB8"/>
    <w:rsid w:val="004F1EF3"/>
    <w:rsid w:val="004F22A8"/>
    <w:rsid w:val="004F6E93"/>
    <w:rsid w:val="004F6E94"/>
    <w:rsid w:val="00500311"/>
    <w:rsid w:val="00502C04"/>
    <w:rsid w:val="00503174"/>
    <w:rsid w:val="00503632"/>
    <w:rsid w:val="00503965"/>
    <w:rsid w:val="0050398A"/>
    <w:rsid w:val="00503FF9"/>
    <w:rsid w:val="005057B7"/>
    <w:rsid w:val="00506223"/>
    <w:rsid w:val="005066A4"/>
    <w:rsid w:val="005069D1"/>
    <w:rsid w:val="00506E4F"/>
    <w:rsid w:val="00507DF1"/>
    <w:rsid w:val="00510F83"/>
    <w:rsid w:val="00512ABC"/>
    <w:rsid w:val="00512BCA"/>
    <w:rsid w:val="00515D29"/>
    <w:rsid w:val="0051638E"/>
    <w:rsid w:val="00516686"/>
    <w:rsid w:val="00517575"/>
    <w:rsid w:val="005253DB"/>
    <w:rsid w:val="00525CBB"/>
    <w:rsid w:val="00526ECD"/>
    <w:rsid w:val="00527DC7"/>
    <w:rsid w:val="005302FA"/>
    <w:rsid w:val="0053090A"/>
    <w:rsid w:val="00530F30"/>
    <w:rsid w:val="005314B5"/>
    <w:rsid w:val="00534BB9"/>
    <w:rsid w:val="00534F0F"/>
    <w:rsid w:val="00536513"/>
    <w:rsid w:val="005371FA"/>
    <w:rsid w:val="00537D19"/>
    <w:rsid w:val="00542916"/>
    <w:rsid w:val="00543A54"/>
    <w:rsid w:val="00544C5F"/>
    <w:rsid w:val="00545F9E"/>
    <w:rsid w:val="00546340"/>
    <w:rsid w:val="00546B38"/>
    <w:rsid w:val="0054735D"/>
    <w:rsid w:val="00552721"/>
    <w:rsid w:val="0055299D"/>
    <w:rsid w:val="00555760"/>
    <w:rsid w:val="005563B0"/>
    <w:rsid w:val="005565BF"/>
    <w:rsid w:val="00557268"/>
    <w:rsid w:val="00560134"/>
    <w:rsid w:val="00560CAA"/>
    <w:rsid w:val="00563D11"/>
    <w:rsid w:val="00563F2B"/>
    <w:rsid w:val="0056400C"/>
    <w:rsid w:val="00564439"/>
    <w:rsid w:val="00564E2A"/>
    <w:rsid w:val="00565A56"/>
    <w:rsid w:val="00567F7E"/>
    <w:rsid w:val="005735E6"/>
    <w:rsid w:val="00574298"/>
    <w:rsid w:val="00574DB3"/>
    <w:rsid w:val="00575231"/>
    <w:rsid w:val="00577311"/>
    <w:rsid w:val="005773B6"/>
    <w:rsid w:val="00580142"/>
    <w:rsid w:val="00580263"/>
    <w:rsid w:val="00580C7F"/>
    <w:rsid w:val="00581C4B"/>
    <w:rsid w:val="00583D5E"/>
    <w:rsid w:val="005844D8"/>
    <w:rsid w:val="00584FAD"/>
    <w:rsid w:val="00585273"/>
    <w:rsid w:val="00586073"/>
    <w:rsid w:val="0058628D"/>
    <w:rsid w:val="00590F8B"/>
    <w:rsid w:val="00592322"/>
    <w:rsid w:val="00592E89"/>
    <w:rsid w:val="0059439A"/>
    <w:rsid w:val="0059539D"/>
    <w:rsid w:val="00597AF6"/>
    <w:rsid w:val="005A026A"/>
    <w:rsid w:val="005A2D0D"/>
    <w:rsid w:val="005A5C15"/>
    <w:rsid w:val="005A6DCB"/>
    <w:rsid w:val="005B03C7"/>
    <w:rsid w:val="005B0DBA"/>
    <w:rsid w:val="005B0EAC"/>
    <w:rsid w:val="005B4FEA"/>
    <w:rsid w:val="005B72CA"/>
    <w:rsid w:val="005B791C"/>
    <w:rsid w:val="005C10C9"/>
    <w:rsid w:val="005C2F48"/>
    <w:rsid w:val="005C4A98"/>
    <w:rsid w:val="005C6285"/>
    <w:rsid w:val="005C72FB"/>
    <w:rsid w:val="005D0679"/>
    <w:rsid w:val="005D1670"/>
    <w:rsid w:val="005D3EB5"/>
    <w:rsid w:val="005D4462"/>
    <w:rsid w:val="005D5FE8"/>
    <w:rsid w:val="005D63D0"/>
    <w:rsid w:val="005D6E1A"/>
    <w:rsid w:val="005D7295"/>
    <w:rsid w:val="005E4C5E"/>
    <w:rsid w:val="005E5F0E"/>
    <w:rsid w:val="005E6907"/>
    <w:rsid w:val="005E726A"/>
    <w:rsid w:val="005F0D32"/>
    <w:rsid w:val="005F1A0E"/>
    <w:rsid w:val="005F2F90"/>
    <w:rsid w:val="005F3F6F"/>
    <w:rsid w:val="005F5880"/>
    <w:rsid w:val="00600C26"/>
    <w:rsid w:val="00600FB3"/>
    <w:rsid w:val="00601016"/>
    <w:rsid w:val="00601651"/>
    <w:rsid w:val="00601693"/>
    <w:rsid w:val="006026A5"/>
    <w:rsid w:val="00602EE2"/>
    <w:rsid w:val="00604CE7"/>
    <w:rsid w:val="00605309"/>
    <w:rsid w:val="00605D89"/>
    <w:rsid w:val="00606B57"/>
    <w:rsid w:val="006111BE"/>
    <w:rsid w:val="006111F3"/>
    <w:rsid w:val="0061234D"/>
    <w:rsid w:val="006174FB"/>
    <w:rsid w:val="006175EC"/>
    <w:rsid w:val="0061776B"/>
    <w:rsid w:val="00617878"/>
    <w:rsid w:val="0061790F"/>
    <w:rsid w:val="006179CF"/>
    <w:rsid w:val="006202B8"/>
    <w:rsid w:val="006215A3"/>
    <w:rsid w:val="00621612"/>
    <w:rsid w:val="006218F8"/>
    <w:rsid w:val="00622728"/>
    <w:rsid w:val="00624DB2"/>
    <w:rsid w:val="00626520"/>
    <w:rsid w:val="006267F2"/>
    <w:rsid w:val="00626B13"/>
    <w:rsid w:val="006305A8"/>
    <w:rsid w:val="00630BDC"/>
    <w:rsid w:val="00632206"/>
    <w:rsid w:val="00632876"/>
    <w:rsid w:val="00633692"/>
    <w:rsid w:val="00635477"/>
    <w:rsid w:val="0063617E"/>
    <w:rsid w:val="0063630F"/>
    <w:rsid w:val="00636D48"/>
    <w:rsid w:val="006377C2"/>
    <w:rsid w:val="00637AFE"/>
    <w:rsid w:val="006413AE"/>
    <w:rsid w:val="00641D76"/>
    <w:rsid w:val="00642036"/>
    <w:rsid w:val="0064219B"/>
    <w:rsid w:val="00642DFC"/>
    <w:rsid w:val="0064341D"/>
    <w:rsid w:val="00643A01"/>
    <w:rsid w:val="006449FF"/>
    <w:rsid w:val="00645D07"/>
    <w:rsid w:val="00646345"/>
    <w:rsid w:val="0064658B"/>
    <w:rsid w:val="00647E5A"/>
    <w:rsid w:val="00653E79"/>
    <w:rsid w:val="00654200"/>
    <w:rsid w:val="00654AC8"/>
    <w:rsid w:val="006632F5"/>
    <w:rsid w:val="006644FD"/>
    <w:rsid w:val="006668E5"/>
    <w:rsid w:val="00666CF2"/>
    <w:rsid w:val="0066712E"/>
    <w:rsid w:val="00667E6D"/>
    <w:rsid w:val="006702F2"/>
    <w:rsid w:val="006714FF"/>
    <w:rsid w:val="00672B52"/>
    <w:rsid w:val="00672CA8"/>
    <w:rsid w:val="00672D7B"/>
    <w:rsid w:val="006735CF"/>
    <w:rsid w:val="006739CD"/>
    <w:rsid w:val="00675A9D"/>
    <w:rsid w:val="00676CE5"/>
    <w:rsid w:val="00676E2A"/>
    <w:rsid w:val="006776A8"/>
    <w:rsid w:val="00677DD0"/>
    <w:rsid w:val="006811C5"/>
    <w:rsid w:val="006818A0"/>
    <w:rsid w:val="00682EB4"/>
    <w:rsid w:val="0068429F"/>
    <w:rsid w:val="006873FD"/>
    <w:rsid w:val="00687901"/>
    <w:rsid w:val="00687E2E"/>
    <w:rsid w:val="00690CE2"/>
    <w:rsid w:val="0069198B"/>
    <w:rsid w:val="00691BCA"/>
    <w:rsid w:val="00692FAE"/>
    <w:rsid w:val="0069386E"/>
    <w:rsid w:val="00695026"/>
    <w:rsid w:val="0069597F"/>
    <w:rsid w:val="006978B2"/>
    <w:rsid w:val="00697B7D"/>
    <w:rsid w:val="006A38D2"/>
    <w:rsid w:val="006A3F34"/>
    <w:rsid w:val="006A4B4B"/>
    <w:rsid w:val="006A58C5"/>
    <w:rsid w:val="006A6777"/>
    <w:rsid w:val="006A7EE5"/>
    <w:rsid w:val="006B14D6"/>
    <w:rsid w:val="006B1725"/>
    <w:rsid w:val="006B1840"/>
    <w:rsid w:val="006B280E"/>
    <w:rsid w:val="006B2A07"/>
    <w:rsid w:val="006B2DAC"/>
    <w:rsid w:val="006B5109"/>
    <w:rsid w:val="006B616F"/>
    <w:rsid w:val="006B763E"/>
    <w:rsid w:val="006B7753"/>
    <w:rsid w:val="006C14EB"/>
    <w:rsid w:val="006C2D0C"/>
    <w:rsid w:val="006C38CD"/>
    <w:rsid w:val="006C430B"/>
    <w:rsid w:val="006C4F8D"/>
    <w:rsid w:val="006C6878"/>
    <w:rsid w:val="006D0389"/>
    <w:rsid w:val="006D0750"/>
    <w:rsid w:val="006D076B"/>
    <w:rsid w:val="006D103A"/>
    <w:rsid w:val="006D26B2"/>
    <w:rsid w:val="006D3AB9"/>
    <w:rsid w:val="006E014D"/>
    <w:rsid w:val="006E137F"/>
    <w:rsid w:val="006E1AFC"/>
    <w:rsid w:val="006E33D3"/>
    <w:rsid w:val="006E3EDD"/>
    <w:rsid w:val="006E42D0"/>
    <w:rsid w:val="006E4A0D"/>
    <w:rsid w:val="006F217E"/>
    <w:rsid w:val="006F4B1F"/>
    <w:rsid w:val="006F50FE"/>
    <w:rsid w:val="006F51A8"/>
    <w:rsid w:val="007000E6"/>
    <w:rsid w:val="007020CA"/>
    <w:rsid w:val="007020F7"/>
    <w:rsid w:val="00702C89"/>
    <w:rsid w:val="0070326C"/>
    <w:rsid w:val="00705142"/>
    <w:rsid w:val="007075A4"/>
    <w:rsid w:val="00707E2C"/>
    <w:rsid w:val="00711A01"/>
    <w:rsid w:val="00712277"/>
    <w:rsid w:val="00712DF7"/>
    <w:rsid w:val="00713131"/>
    <w:rsid w:val="00713B9B"/>
    <w:rsid w:val="0071582A"/>
    <w:rsid w:val="00716659"/>
    <w:rsid w:val="0072021B"/>
    <w:rsid w:val="00721CC0"/>
    <w:rsid w:val="00721E1E"/>
    <w:rsid w:val="00722CE4"/>
    <w:rsid w:val="0072478E"/>
    <w:rsid w:val="0072604B"/>
    <w:rsid w:val="007260AE"/>
    <w:rsid w:val="00726593"/>
    <w:rsid w:val="00726B71"/>
    <w:rsid w:val="00726DB1"/>
    <w:rsid w:val="00731A7C"/>
    <w:rsid w:val="00734CB7"/>
    <w:rsid w:val="00734E0D"/>
    <w:rsid w:val="00736EF6"/>
    <w:rsid w:val="007374D0"/>
    <w:rsid w:val="007416BF"/>
    <w:rsid w:val="007424B2"/>
    <w:rsid w:val="00742B82"/>
    <w:rsid w:val="007446DE"/>
    <w:rsid w:val="007464A8"/>
    <w:rsid w:val="0074651E"/>
    <w:rsid w:val="00746CD8"/>
    <w:rsid w:val="00747CFC"/>
    <w:rsid w:val="007504C6"/>
    <w:rsid w:val="00752BF2"/>
    <w:rsid w:val="0075332C"/>
    <w:rsid w:val="00754BD3"/>
    <w:rsid w:val="00755B9F"/>
    <w:rsid w:val="00756A83"/>
    <w:rsid w:val="00757766"/>
    <w:rsid w:val="00757B2B"/>
    <w:rsid w:val="00757E68"/>
    <w:rsid w:val="00761F8F"/>
    <w:rsid w:val="00762082"/>
    <w:rsid w:val="00762800"/>
    <w:rsid w:val="007644DF"/>
    <w:rsid w:val="00764ABA"/>
    <w:rsid w:val="00765837"/>
    <w:rsid w:val="00767827"/>
    <w:rsid w:val="007705DB"/>
    <w:rsid w:val="007711F7"/>
    <w:rsid w:val="00773620"/>
    <w:rsid w:val="00774554"/>
    <w:rsid w:val="00774985"/>
    <w:rsid w:val="00774B84"/>
    <w:rsid w:val="00780372"/>
    <w:rsid w:val="0078093A"/>
    <w:rsid w:val="007818E6"/>
    <w:rsid w:val="00781FA9"/>
    <w:rsid w:val="00784984"/>
    <w:rsid w:val="00785613"/>
    <w:rsid w:val="00786A35"/>
    <w:rsid w:val="007906CE"/>
    <w:rsid w:val="00791535"/>
    <w:rsid w:val="00791598"/>
    <w:rsid w:val="00791C12"/>
    <w:rsid w:val="00791EFE"/>
    <w:rsid w:val="00792688"/>
    <w:rsid w:val="007936B9"/>
    <w:rsid w:val="00794765"/>
    <w:rsid w:val="007962C2"/>
    <w:rsid w:val="007A09AD"/>
    <w:rsid w:val="007A0E03"/>
    <w:rsid w:val="007A11D7"/>
    <w:rsid w:val="007A18E9"/>
    <w:rsid w:val="007A1AC1"/>
    <w:rsid w:val="007A38D6"/>
    <w:rsid w:val="007A4A85"/>
    <w:rsid w:val="007A6650"/>
    <w:rsid w:val="007A7F79"/>
    <w:rsid w:val="007B083B"/>
    <w:rsid w:val="007B0FD8"/>
    <w:rsid w:val="007C0819"/>
    <w:rsid w:val="007C0A95"/>
    <w:rsid w:val="007C1B51"/>
    <w:rsid w:val="007C2584"/>
    <w:rsid w:val="007C2C5B"/>
    <w:rsid w:val="007C3699"/>
    <w:rsid w:val="007C523F"/>
    <w:rsid w:val="007C6CAC"/>
    <w:rsid w:val="007D328D"/>
    <w:rsid w:val="007D3DAA"/>
    <w:rsid w:val="007D3E9D"/>
    <w:rsid w:val="007D4BDC"/>
    <w:rsid w:val="007D4F35"/>
    <w:rsid w:val="007D6AFA"/>
    <w:rsid w:val="007E0DA8"/>
    <w:rsid w:val="007E14FE"/>
    <w:rsid w:val="007E15AA"/>
    <w:rsid w:val="007E1620"/>
    <w:rsid w:val="007E2106"/>
    <w:rsid w:val="007E2A91"/>
    <w:rsid w:val="007E3484"/>
    <w:rsid w:val="007E3E0A"/>
    <w:rsid w:val="007E45F7"/>
    <w:rsid w:val="007E6EC8"/>
    <w:rsid w:val="007E7F03"/>
    <w:rsid w:val="007F0284"/>
    <w:rsid w:val="007F22E1"/>
    <w:rsid w:val="007F5648"/>
    <w:rsid w:val="007F5FF9"/>
    <w:rsid w:val="007F63B0"/>
    <w:rsid w:val="007F68BA"/>
    <w:rsid w:val="007F6B4C"/>
    <w:rsid w:val="007F7467"/>
    <w:rsid w:val="007F7BC3"/>
    <w:rsid w:val="007F7CB9"/>
    <w:rsid w:val="00801278"/>
    <w:rsid w:val="0080182B"/>
    <w:rsid w:val="00803212"/>
    <w:rsid w:val="00803A2E"/>
    <w:rsid w:val="0080506F"/>
    <w:rsid w:val="00805620"/>
    <w:rsid w:val="00805B9E"/>
    <w:rsid w:val="00805FC9"/>
    <w:rsid w:val="00811D7E"/>
    <w:rsid w:val="00813AE6"/>
    <w:rsid w:val="00813D44"/>
    <w:rsid w:val="0081401E"/>
    <w:rsid w:val="00814EFC"/>
    <w:rsid w:val="0081501A"/>
    <w:rsid w:val="008161A1"/>
    <w:rsid w:val="00821AA5"/>
    <w:rsid w:val="00822191"/>
    <w:rsid w:val="00822AEB"/>
    <w:rsid w:val="00823F56"/>
    <w:rsid w:val="00824283"/>
    <w:rsid w:val="00824695"/>
    <w:rsid w:val="00825162"/>
    <w:rsid w:val="008262C2"/>
    <w:rsid w:val="008278DD"/>
    <w:rsid w:val="00831760"/>
    <w:rsid w:val="008339FF"/>
    <w:rsid w:val="00834817"/>
    <w:rsid w:val="008353B2"/>
    <w:rsid w:val="00836845"/>
    <w:rsid w:val="00837C86"/>
    <w:rsid w:val="00840916"/>
    <w:rsid w:val="00840ABB"/>
    <w:rsid w:val="00841932"/>
    <w:rsid w:val="00843899"/>
    <w:rsid w:val="00843F8C"/>
    <w:rsid w:val="00846326"/>
    <w:rsid w:val="008504F7"/>
    <w:rsid w:val="00851DE0"/>
    <w:rsid w:val="008522F6"/>
    <w:rsid w:val="00852B1B"/>
    <w:rsid w:val="00855D11"/>
    <w:rsid w:val="00860E45"/>
    <w:rsid w:val="00861563"/>
    <w:rsid w:val="00862582"/>
    <w:rsid w:val="00862F0C"/>
    <w:rsid w:val="008631C2"/>
    <w:rsid w:val="00865815"/>
    <w:rsid w:val="008669F1"/>
    <w:rsid w:val="00870807"/>
    <w:rsid w:val="00872110"/>
    <w:rsid w:val="00874B27"/>
    <w:rsid w:val="0087500B"/>
    <w:rsid w:val="00875535"/>
    <w:rsid w:val="00876A5D"/>
    <w:rsid w:val="00876AF1"/>
    <w:rsid w:val="00876C7A"/>
    <w:rsid w:val="0087716D"/>
    <w:rsid w:val="008776A4"/>
    <w:rsid w:val="008816BD"/>
    <w:rsid w:val="00882101"/>
    <w:rsid w:val="00883228"/>
    <w:rsid w:val="008845DB"/>
    <w:rsid w:val="00886216"/>
    <w:rsid w:val="008865F8"/>
    <w:rsid w:val="00887B0D"/>
    <w:rsid w:val="00887E6F"/>
    <w:rsid w:val="00890D55"/>
    <w:rsid w:val="00892219"/>
    <w:rsid w:val="00892D0D"/>
    <w:rsid w:val="00893AA0"/>
    <w:rsid w:val="00895FB7"/>
    <w:rsid w:val="00897362"/>
    <w:rsid w:val="00897586"/>
    <w:rsid w:val="008A0352"/>
    <w:rsid w:val="008A27B3"/>
    <w:rsid w:val="008A2C70"/>
    <w:rsid w:val="008A65D4"/>
    <w:rsid w:val="008B0B3F"/>
    <w:rsid w:val="008B4E87"/>
    <w:rsid w:val="008B5771"/>
    <w:rsid w:val="008B6EF6"/>
    <w:rsid w:val="008B70DD"/>
    <w:rsid w:val="008B7111"/>
    <w:rsid w:val="008B721E"/>
    <w:rsid w:val="008C1EC4"/>
    <w:rsid w:val="008C21C1"/>
    <w:rsid w:val="008C2684"/>
    <w:rsid w:val="008C367D"/>
    <w:rsid w:val="008C3F73"/>
    <w:rsid w:val="008C4A0F"/>
    <w:rsid w:val="008C5458"/>
    <w:rsid w:val="008C5AC0"/>
    <w:rsid w:val="008C7E55"/>
    <w:rsid w:val="008D0354"/>
    <w:rsid w:val="008D21D1"/>
    <w:rsid w:val="008D2CC4"/>
    <w:rsid w:val="008D3649"/>
    <w:rsid w:val="008D3902"/>
    <w:rsid w:val="008D5535"/>
    <w:rsid w:val="008D5725"/>
    <w:rsid w:val="008D63CA"/>
    <w:rsid w:val="008D6570"/>
    <w:rsid w:val="008D6D60"/>
    <w:rsid w:val="008D7B2C"/>
    <w:rsid w:val="008E0978"/>
    <w:rsid w:val="008E1FCB"/>
    <w:rsid w:val="008E34E3"/>
    <w:rsid w:val="008E5246"/>
    <w:rsid w:val="008E5301"/>
    <w:rsid w:val="008F0CFA"/>
    <w:rsid w:val="008F1E7A"/>
    <w:rsid w:val="008F252D"/>
    <w:rsid w:val="008F2AE3"/>
    <w:rsid w:val="008F2D12"/>
    <w:rsid w:val="008F2DB3"/>
    <w:rsid w:val="008F4579"/>
    <w:rsid w:val="008F508E"/>
    <w:rsid w:val="008F66BC"/>
    <w:rsid w:val="008F717B"/>
    <w:rsid w:val="00903778"/>
    <w:rsid w:val="00903E2A"/>
    <w:rsid w:val="00904892"/>
    <w:rsid w:val="00904AF7"/>
    <w:rsid w:val="0090524F"/>
    <w:rsid w:val="009064C2"/>
    <w:rsid w:val="0090755B"/>
    <w:rsid w:val="00912BA0"/>
    <w:rsid w:val="00914A7A"/>
    <w:rsid w:val="009155AB"/>
    <w:rsid w:val="009155F3"/>
    <w:rsid w:val="00916716"/>
    <w:rsid w:val="009168BC"/>
    <w:rsid w:val="00917125"/>
    <w:rsid w:val="00917BC5"/>
    <w:rsid w:val="00921132"/>
    <w:rsid w:val="00921C2C"/>
    <w:rsid w:val="00922F9C"/>
    <w:rsid w:val="00923C6E"/>
    <w:rsid w:val="00924AA1"/>
    <w:rsid w:val="00924DAC"/>
    <w:rsid w:val="00924DB4"/>
    <w:rsid w:val="009314A0"/>
    <w:rsid w:val="0093242D"/>
    <w:rsid w:val="00932C9E"/>
    <w:rsid w:val="00934C04"/>
    <w:rsid w:val="0093726C"/>
    <w:rsid w:val="00937907"/>
    <w:rsid w:val="00941EF2"/>
    <w:rsid w:val="00947455"/>
    <w:rsid w:val="00950307"/>
    <w:rsid w:val="00950666"/>
    <w:rsid w:val="009512CC"/>
    <w:rsid w:val="00956ACC"/>
    <w:rsid w:val="0096002C"/>
    <w:rsid w:val="009607F5"/>
    <w:rsid w:val="00960F99"/>
    <w:rsid w:val="009614FC"/>
    <w:rsid w:val="0096301F"/>
    <w:rsid w:val="009633FF"/>
    <w:rsid w:val="00964AC0"/>
    <w:rsid w:val="00964EEF"/>
    <w:rsid w:val="00965207"/>
    <w:rsid w:val="0096654E"/>
    <w:rsid w:val="009677B1"/>
    <w:rsid w:val="00971E0D"/>
    <w:rsid w:val="00972535"/>
    <w:rsid w:val="00974733"/>
    <w:rsid w:val="009777A3"/>
    <w:rsid w:val="00977FA9"/>
    <w:rsid w:val="009811E7"/>
    <w:rsid w:val="0098139A"/>
    <w:rsid w:val="009815D9"/>
    <w:rsid w:val="00981F8C"/>
    <w:rsid w:val="00983033"/>
    <w:rsid w:val="009849B9"/>
    <w:rsid w:val="00984A67"/>
    <w:rsid w:val="00985F2F"/>
    <w:rsid w:val="00987061"/>
    <w:rsid w:val="00987A24"/>
    <w:rsid w:val="009920DD"/>
    <w:rsid w:val="00993636"/>
    <w:rsid w:val="00996198"/>
    <w:rsid w:val="00997623"/>
    <w:rsid w:val="00997BD3"/>
    <w:rsid w:val="009A0A39"/>
    <w:rsid w:val="009A1A43"/>
    <w:rsid w:val="009A2946"/>
    <w:rsid w:val="009A340A"/>
    <w:rsid w:val="009A36E5"/>
    <w:rsid w:val="009A38DA"/>
    <w:rsid w:val="009A56F3"/>
    <w:rsid w:val="009A606B"/>
    <w:rsid w:val="009A6B1B"/>
    <w:rsid w:val="009A72DF"/>
    <w:rsid w:val="009A734C"/>
    <w:rsid w:val="009B0FAF"/>
    <w:rsid w:val="009B185E"/>
    <w:rsid w:val="009B19FF"/>
    <w:rsid w:val="009B3108"/>
    <w:rsid w:val="009B470F"/>
    <w:rsid w:val="009B5263"/>
    <w:rsid w:val="009B7494"/>
    <w:rsid w:val="009C05FB"/>
    <w:rsid w:val="009C0F3B"/>
    <w:rsid w:val="009C1617"/>
    <w:rsid w:val="009C44D4"/>
    <w:rsid w:val="009C4CB8"/>
    <w:rsid w:val="009C54D7"/>
    <w:rsid w:val="009C63F2"/>
    <w:rsid w:val="009D1005"/>
    <w:rsid w:val="009D1D30"/>
    <w:rsid w:val="009D2445"/>
    <w:rsid w:val="009D28E5"/>
    <w:rsid w:val="009D3135"/>
    <w:rsid w:val="009D60CA"/>
    <w:rsid w:val="009D6138"/>
    <w:rsid w:val="009D681C"/>
    <w:rsid w:val="009D6F05"/>
    <w:rsid w:val="009E003B"/>
    <w:rsid w:val="009E0153"/>
    <w:rsid w:val="009E0431"/>
    <w:rsid w:val="009E132D"/>
    <w:rsid w:val="009E311D"/>
    <w:rsid w:val="009E517F"/>
    <w:rsid w:val="009E5443"/>
    <w:rsid w:val="009F0321"/>
    <w:rsid w:val="009F1851"/>
    <w:rsid w:val="009F1A65"/>
    <w:rsid w:val="009F2761"/>
    <w:rsid w:val="009F74C3"/>
    <w:rsid w:val="00A00127"/>
    <w:rsid w:val="00A00395"/>
    <w:rsid w:val="00A01D16"/>
    <w:rsid w:val="00A11942"/>
    <w:rsid w:val="00A1264A"/>
    <w:rsid w:val="00A13769"/>
    <w:rsid w:val="00A14418"/>
    <w:rsid w:val="00A14470"/>
    <w:rsid w:val="00A151F2"/>
    <w:rsid w:val="00A15584"/>
    <w:rsid w:val="00A166D1"/>
    <w:rsid w:val="00A20199"/>
    <w:rsid w:val="00A209D5"/>
    <w:rsid w:val="00A215C8"/>
    <w:rsid w:val="00A22BDD"/>
    <w:rsid w:val="00A24337"/>
    <w:rsid w:val="00A243EC"/>
    <w:rsid w:val="00A24ABB"/>
    <w:rsid w:val="00A24B8C"/>
    <w:rsid w:val="00A25DAF"/>
    <w:rsid w:val="00A32A91"/>
    <w:rsid w:val="00A33083"/>
    <w:rsid w:val="00A336E5"/>
    <w:rsid w:val="00A3433B"/>
    <w:rsid w:val="00A344B2"/>
    <w:rsid w:val="00A34BEE"/>
    <w:rsid w:val="00A357A8"/>
    <w:rsid w:val="00A378CC"/>
    <w:rsid w:val="00A4055D"/>
    <w:rsid w:val="00A41D62"/>
    <w:rsid w:val="00A42DAF"/>
    <w:rsid w:val="00A444A5"/>
    <w:rsid w:val="00A444AA"/>
    <w:rsid w:val="00A4517A"/>
    <w:rsid w:val="00A455B1"/>
    <w:rsid w:val="00A46533"/>
    <w:rsid w:val="00A46620"/>
    <w:rsid w:val="00A51790"/>
    <w:rsid w:val="00A51A21"/>
    <w:rsid w:val="00A51B6F"/>
    <w:rsid w:val="00A55A39"/>
    <w:rsid w:val="00A5657A"/>
    <w:rsid w:val="00A569EF"/>
    <w:rsid w:val="00A5773D"/>
    <w:rsid w:val="00A57B0E"/>
    <w:rsid w:val="00A6102D"/>
    <w:rsid w:val="00A6147C"/>
    <w:rsid w:val="00A618D3"/>
    <w:rsid w:val="00A66C56"/>
    <w:rsid w:val="00A66F4F"/>
    <w:rsid w:val="00A66F93"/>
    <w:rsid w:val="00A67248"/>
    <w:rsid w:val="00A67EA4"/>
    <w:rsid w:val="00A7177B"/>
    <w:rsid w:val="00A732EB"/>
    <w:rsid w:val="00A733C1"/>
    <w:rsid w:val="00A74CAA"/>
    <w:rsid w:val="00A77295"/>
    <w:rsid w:val="00A77B31"/>
    <w:rsid w:val="00A77E25"/>
    <w:rsid w:val="00A800BF"/>
    <w:rsid w:val="00A80AEC"/>
    <w:rsid w:val="00A8142F"/>
    <w:rsid w:val="00A81C1A"/>
    <w:rsid w:val="00A824CB"/>
    <w:rsid w:val="00A84B35"/>
    <w:rsid w:val="00A8528B"/>
    <w:rsid w:val="00A853DB"/>
    <w:rsid w:val="00A85E68"/>
    <w:rsid w:val="00A866AD"/>
    <w:rsid w:val="00A9025C"/>
    <w:rsid w:val="00A92EF6"/>
    <w:rsid w:val="00A93A32"/>
    <w:rsid w:val="00A94FEB"/>
    <w:rsid w:val="00A952BA"/>
    <w:rsid w:val="00A96020"/>
    <w:rsid w:val="00A97F0E"/>
    <w:rsid w:val="00AA041B"/>
    <w:rsid w:val="00AA072E"/>
    <w:rsid w:val="00AA0EFD"/>
    <w:rsid w:val="00AA1677"/>
    <w:rsid w:val="00AA23C9"/>
    <w:rsid w:val="00AA3337"/>
    <w:rsid w:val="00AA57CD"/>
    <w:rsid w:val="00AA67DF"/>
    <w:rsid w:val="00AB3633"/>
    <w:rsid w:val="00AB431B"/>
    <w:rsid w:val="00AB4B1C"/>
    <w:rsid w:val="00AB6C80"/>
    <w:rsid w:val="00AB6DC9"/>
    <w:rsid w:val="00AB70B7"/>
    <w:rsid w:val="00AB7872"/>
    <w:rsid w:val="00AC01CA"/>
    <w:rsid w:val="00AC1C05"/>
    <w:rsid w:val="00AC2A8E"/>
    <w:rsid w:val="00AC41FB"/>
    <w:rsid w:val="00AC5B18"/>
    <w:rsid w:val="00AC5C07"/>
    <w:rsid w:val="00AC7929"/>
    <w:rsid w:val="00AC7982"/>
    <w:rsid w:val="00AD1A24"/>
    <w:rsid w:val="00AD4A34"/>
    <w:rsid w:val="00AD5F4D"/>
    <w:rsid w:val="00AD69A7"/>
    <w:rsid w:val="00AD69CC"/>
    <w:rsid w:val="00AD69DE"/>
    <w:rsid w:val="00AD7E11"/>
    <w:rsid w:val="00AE097A"/>
    <w:rsid w:val="00AE16AF"/>
    <w:rsid w:val="00AE20A0"/>
    <w:rsid w:val="00AE27B7"/>
    <w:rsid w:val="00AE6730"/>
    <w:rsid w:val="00AE694B"/>
    <w:rsid w:val="00AE7131"/>
    <w:rsid w:val="00AF29FB"/>
    <w:rsid w:val="00AF2D07"/>
    <w:rsid w:val="00AF2E53"/>
    <w:rsid w:val="00AF2F71"/>
    <w:rsid w:val="00AF49E3"/>
    <w:rsid w:val="00AF7819"/>
    <w:rsid w:val="00AF7AD7"/>
    <w:rsid w:val="00B01556"/>
    <w:rsid w:val="00B0181C"/>
    <w:rsid w:val="00B02386"/>
    <w:rsid w:val="00B0279F"/>
    <w:rsid w:val="00B04240"/>
    <w:rsid w:val="00B05399"/>
    <w:rsid w:val="00B05F06"/>
    <w:rsid w:val="00B0743D"/>
    <w:rsid w:val="00B07D1C"/>
    <w:rsid w:val="00B12EBA"/>
    <w:rsid w:val="00B13024"/>
    <w:rsid w:val="00B132C8"/>
    <w:rsid w:val="00B1507A"/>
    <w:rsid w:val="00B163D4"/>
    <w:rsid w:val="00B16C10"/>
    <w:rsid w:val="00B17E02"/>
    <w:rsid w:val="00B20600"/>
    <w:rsid w:val="00B22E24"/>
    <w:rsid w:val="00B25897"/>
    <w:rsid w:val="00B264CC"/>
    <w:rsid w:val="00B31BCE"/>
    <w:rsid w:val="00B365E6"/>
    <w:rsid w:val="00B36F12"/>
    <w:rsid w:val="00B36F1F"/>
    <w:rsid w:val="00B411BE"/>
    <w:rsid w:val="00B414B7"/>
    <w:rsid w:val="00B42198"/>
    <w:rsid w:val="00B43F4B"/>
    <w:rsid w:val="00B45DC6"/>
    <w:rsid w:val="00B46BF2"/>
    <w:rsid w:val="00B500E7"/>
    <w:rsid w:val="00B5107D"/>
    <w:rsid w:val="00B52BC7"/>
    <w:rsid w:val="00B54CE6"/>
    <w:rsid w:val="00B552F3"/>
    <w:rsid w:val="00B55C21"/>
    <w:rsid w:val="00B61FFE"/>
    <w:rsid w:val="00B63B6C"/>
    <w:rsid w:val="00B6467F"/>
    <w:rsid w:val="00B647DB"/>
    <w:rsid w:val="00B65EBA"/>
    <w:rsid w:val="00B66B62"/>
    <w:rsid w:val="00B66D9D"/>
    <w:rsid w:val="00B67CD1"/>
    <w:rsid w:val="00B711C2"/>
    <w:rsid w:val="00B720C0"/>
    <w:rsid w:val="00B72BA9"/>
    <w:rsid w:val="00B7474F"/>
    <w:rsid w:val="00B750AA"/>
    <w:rsid w:val="00B75C60"/>
    <w:rsid w:val="00B762AC"/>
    <w:rsid w:val="00B76953"/>
    <w:rsid w:val="00B77C69"/>
    <w:rsid w:val="00B80C76"/>
    <w:rsid w:val="00B82079"/>
    <w:rsid w:val="00B825C9"/>
    <w:rsid w:val="00B86B63"/>
    <w:rsid w:val="00B87A27"/>
    <w:rsid w:val="00B87E85"/>
    <w:rsid w:val="00B9032A"/>
    <w:rsid w:val="00B928AB"/>
    <w:rsid w:val="00B92F08"/>
    <w:rsid w:val="00B93845"/>
    <w:rsid w:val="00B94A17"/>
    <w:rsid w:val="00B97A56"/>
    <w:rsid w:val="00BA0D30"/>
    <w:rsid w:val="00BA4050"/>
    <w:rsid w:val="00BB3A19"/>
    <w:rsid w:val="00BB3C47"/>
    <w:rsid w:val="00BB3CB6"/>
    <w:rsid w:val="00BB3EC3"/>
    <w:rsid w:val="00BB4DF8"/>
    <w:rsid w:val="00BB4EC2"/>
    <w:rsid w:val="00BB5A3C"/>
    <w:rsid w:val="00BB7CFC"/>
    <w:rsid w:val="00BC38FB"/>
    <w:rsid w:val="00BC573A"/>
    <w:rsid w:val="00BC7F72"/>
    <w:rsid w:val="00BD0356"/>
    <w:rsid w:val="00BD225C"/>
    <w:rsid w:val="00BD30B0"/>
    <w:rsid w:val="00BD67EE"/>
    <w:rsid w:val="00BD6862"/>
    <w:rsid w:val="00BD7862"/>
    <w:rsid w:val="00BD7935"/>
    <w:rsid w:val="00BE18FA"/>
    <w:rsid w:val="00BE3FA0"/>
    <w:rsid w:val="00BE47D5"/>
    <w:rsid w:val="00BE4CB1"/>
    <w:rsid w:val="00BE5B27"/>
    <w:rsid w:val="00BE5E33"/>
    <w:rsid w:val="00BE7BA0"/>
    <w:rsid w:val="00BF080D"/>
    <w:rsid w:val="00BF0E18"/>
    <w:rsid w:val="00BF2EE5"/>
    <w:rsid w:val="00BF4E75"/>
    <w:rsid w:val="00BF7399"/>
    <w:rsid w:val="00C00467"/>
    <w:rsid w:val="00C013E0"/>
    <w:rsid w:val="00C017E6"/>
    <w:rsid w:val="00C06E5E"/>
    <w:rsid w:val="00C07023"/>
    <w:rsid w:val="00C07088"/>
    <w:rsid w:val="00C070A0"/>
    <w:rsid w:val="00C0710A"/>
    <w:rsid w:val="00C100BC"/>
    <w:rsid w:val="00C11874"/>
    <w:rsid w:val="00C13795"/>
    <w:rsid w:val="00C13CC0"/>
    <w:rsid w:val="00C1400D"/>
    <w:rsid w:val="00C16A4D"/>
    <w:rsid w:val="00C204F1"/>
    <w:rsid w:val="00C212E5"/>
    <w:rsid w:val="00C2200D"/>
    <w:rsid w:val="00C22408"/>
    <w:rsid w:val="00C23BE2"/>
    <w:rsid w:val="00C270B4"/>
    <w:rsid w:val="00C27DD5"/>
    <w:rsid w:val="00C31736"/>
    <w:rsid w:val="00C32DCB"/>
    <w:rsid w:val="00C340F5"/>
    <w:rsid w:val="00C34DFE"/>
    <w:rsid w:val="00C35668"/>
    <w:rsid w:val="00C35858"/>
    <w:rsid w:val="00C418C3"/>
    <w:rsid w:val="00C42B10"/>
    <w:rsid w:val="00C43E01"/>
    <w:rsid w:val="00C44AC1"/>
    <w:rsid w:val="00C44BBC"/>
    <w:rsid w:val="00C460C3"/>
    <w:rsid w:val="00C464C4"/>
    <w:rsid w:val="00C46A11"/>
    <w:rsid w:val="00C47171"/>
    <w:rsid w:val="00C511AF"/>
    <w:rsid w:val="00C5222F"/>
    <w:rsid w:val="00C5274F"/>
    <w:rsid w:val="00C54DA9"/>
    <w:rsid w:val="00C55FA7"/>
    <w:rsid w:val="00C56752"/>
    <w:rsid w:val="00C60E49"/>
    <w:rsid w:val="00C60F5B"/>
    <w:rsid w:val="00C624B3"/>
    <w:rsid w:val="00C64AA0"/>
    <w:rsid w:val="00C6640D"/>
    <w:rsid w:val="00C66462"/>
    <w:rsid w:val="00C67B90"/>
    <w:rsid w:val="00C711E6"/>
    <w:rsid w:val="00C745A6"/>
    <w:rsid w:val="00C74999"/>
    <w:rsid w:val="00C74D1B"/>
    <w:rsid w:val="00C804F5"/>
    <w:rsid w:val="00C811C4"/>
    <w:rsid w:val="00C83A3C"/>
    <w:rsid w:val="00C84ECC"/>
    <w:rsid w:val="00C87386"/>
    <w:rsid w:val="00C93288"/>
    <w:rsid w:val="00C937DE"/>
    <w:rsid w:val="00C96CF7"/>
    <w:rsid w:val="00C97CF8"/>
    <w:rsid w:val="00CA03EB"/>
    <w:rsid w:val="00CA0758"/>
    <w:rsid w:val="00CA236D"/>
    <w:rsid w:val="00CA4B7C"/>
    <w:rsid w:val="00CA5164"/>
    <w:rsid w:val="00CB5DBE"/>
    <w:rsid w:val="00CB705E"/>
    <w:rsid w:val="00CC2616"/>
    <w:rsid w:val="00CC460E"/>
    <w:rsid w:val="00CC5AE0"/>
    <w:rsid w:val="00CC6023"/>
    <w:rsid w:val="00CC60B0"/>
    <w:rsid w:val="00CC6CC6"/>
    <w:rsid w:val="00CC762B"/>
    <w:rsid w:val="00CD1004"/>
    <w:rsid w:val="00CD5087"/>
    <w:rsid w:val="00CD5681"/>
    <w:rsid w:val="00CD5DA4"/>
    <w:rsid w:val="00CD5DCB"/>
    <w:rsid w:val="00CD746C"/>
    <w:rsid w:val="00CE1030"/>
    <w:rsid w:val="00CE18E8"/>
    <w:rsid w:val="00CE672C"/>
    <w:rsid w:val="00CE7941"/>
    <w:rsid w:val="00CF0708"/>
    <w:rsid w:val="00CF21A3"/>
    <w:rsid w:val="00D00357"/>
    <w:rsid w:val="00D01DE0"/>
    <w:rsid w:val="00D02ADA"/>
    <w:rsid w:val="00D041E0"/>
    <w:rsid w:val="00D105BD"/>
    <w:rsid w:val="00D10F0D"/>
    <w:rsid w:val="00D125D1"/>
    <w:rsid w:val="00D13898"/>
    <w:rsid w:val="00D1411F"/>
    <w:rsid w:val="00D22A23"/>
    <w:rsid w:val="00D238DF"/>
    <w:rsid w:val="00D261C7"/>
    <w:rsid w:val="00D269FA"/>
    <w:rsid w:val="00D34586"/>
    <w:rsid w:val="00D34FF7"/>
    <w:rsid w:val="00D35305"/>
    <w:rsid w:val="00D35464"/>
    <w:rsid w:val="00D35873"/>
    <w:rsid w:val="00D36D9C"/>
    <w:rsid w:val="00D40D38"/>
    <w:rsid w:val="00D44BCB"/>
    <w:rsid w:val="00D4513A"/>
    <w:rsid w:val="00D458C3"/>
    <w:rsid w:val="00D470E8"/>
    <w:rsid w:val="00D5060D"/>
    <w:rsid w:val="00D50F06"/>
    <w:rsid w:val="00D52F08"/>
    <w:rsid w:val="00D55E90"/>
    <w:rsid w:val="00D564B7"/>
    <w:rsid w:val="00D60C79"/>
    <w:rsid w:val="00D60FB5"/>
    <w:rsid w:val="00D6250A"/>
    <w:rsid w:val="00D62AFF"/>
    <w:rsid w:val="00D645F9"/>
    <w:rsid w:val="00D65B29"/>
    <w:rsid w:val="00D66709"/>
    <w:rsid w:val="00D70667"/>
    <w:rsid w:val="00D707CC"/>
    <w:rsid w:val="00D72361"/>
    <w:rsid w:val="00D80491"/>
    <w:rsid w:val="00D804A8"/>
    <w:rsid w:val="00D8225C"/>
    <w:rsid w:val="00D83BA4"/>
    <w:rsid w:val="00D83BEC"/>
    <w:rsid w:val="00D85545"/>
    <w:rsid w:val="00D858A6"/>
    <w:rsid w:val="00D8782A"/>
    <w:rsid w:val="00D90AE9"/>
    <w:rsid w:val="00DA219F"/>
    <w:rsid w:val="00DA5C6F"/>
    <w:rsid w:val="00DA668B"/>
    <w:rsid w:val="00DA7FF2"/>
    <w:rsid w:val="00DB1044"/>
    <w:rsid w:val="00DB1DB6"/>
    <w:rsid w:val="00DB2322"/>
    <w:rsid w:val="00DB382E"/>
    <w:rsid w:val="00DB38ED"/>
    <w:rsid w:val="00DB4833"/>
    <w:rsid w:val="00DB6D85"/>
    <w:rsid w:val="00DB7AD3"/>
    <w:rsid w:val="00DC1679"/>
    <w:rsid w:val="00DC1838"/>
    <w:rsid w:val="00DC1C43"/>
    <w:rsid w:val="00DC3DA4"/>
    <w:rsid w:val="00DC4115"/>
    <w:rsid w:val="00DC538B"/>
    <w:rsid w:val="00DC565D"/>
    <w:rsid w:val="00DC7978"/>
    <w:rsid w:val="00DC7D7D"/>
    <w:rsid w:val="00DD22C6"/>
    <w:rsid w:val="00DD2797"/>
    <w:rsid w:val="00DD3594"/>
    <w:rsid w:val="00DD4784"/>
    <w:rsid w:val="00DD4C15"/>
    <w:rsid w:val="00DD5A4F"/>
    <w:rsid w:val="00DD7669"/>
    <w:rsid w:val="00DE2224"/>
    <w:rsid w:val="00DE2E78"/>
    <w:rsid w:val="00DE483F"/>
    <w:rsid w:val="00DE7D96"/>
    <w:rsid w:val="00DF3309"/>
    <w:rsid w:val="00DF4760"/>
    <w:rsid w:val="00DF7529"/>
    <w:rsid w:val="00E0187A"/>
    <w:rsid w:val="00E062EB"/>
    <w:rsid w:val="00E07CF3"/>
    <w:rsid w:val="00E11CE5"/>
    <w:rsid w:val="00E12ABC"/>
    <w:rsid w:val="00E12CDB"/>
    <w:rsid w:val="00E16700"/>
    <w:rsid w:val="00E1730D"/>
    <w:rsid w:val="00E20C7F"/>
    <w:rsid w:val="00E20EC0"/>
    <w:rsid w:val="00E2151B"/>
    <w:rsid w:val="00E2184E"/>
    <w:rsid w:val="00E22854"/>
    <w:rsid w:val="00E234CF"/>
    <w:rsid w:val="00E24EE9"/>
    <w:rsid w:val="00E273FE"/>
    <w:rsid w:val="00E27491"/>
    <w:rsid w:val="00E276CA"/>
    <w:rsid w:val="00E27A00"/>
    <w:rsid w:val="00E32905"/>
    <w:rsid w:val="00E33EBE"/>
    <w:rsid w:val="00E344AC"/>
    <w:rsid w:val="00E345FB"/>
    <w:rsid w:val="00E3488C"/>
    <w:rsid w:val="00E3513C"/>
    <w:rsid w:val="00E40515"/>
    <w:rsid w:val="00E40D46"/>
    <w:rsid w:val="00E41905"/>
    <w:rsid w:val="00E4261A"/>
    <w:rsid w:val="00E44376"/>
    <w:rsid w:val="00E443BA"/>
    <w:rsid w:val="00E4551E"/>
    <w:rsid w:val="00E4649C"/>
    <w:rsid w:val="00E46D3D"/>
    <w:rsid w:val="00E534E9"/>
    <w:rsid w:val="00E55780"/>
    <w:rsid w:val="00E56A7E"/>
    <w:rsid w:val="00E5702E"/>
    <w:rsid w:val="00E57A42"/>
    <w:rsid w:val="00E61DDB"/>
    <w:rsid w:val="00E63FE0"/>
    <w:rsid w:val="00E64B7D"/>
    <w:rsid w:val="00E655DB"/>
    <w:rsid w:val="00E70FE1"/>
    <w:rsid w:val="00E711F5"/>
    <w:rsid w:val="00E71CF2"/>
    <w:rsid w:val="00E725F9"/>
    <w:rsid w:val="00E72B35"/>
    <w:rsid w:val="00E74024"/>
    <w:rsid w:val="00E75501"/>
    <w:rsid w:val="00E75EC1"/>
    <w:rsid w:val="00E7701B"/>
    <w:rsid w:val="00E77BA8"/>
    <w:rsid w:val="00E831CE"/>
    <w:rsid w:val="00E83642"/>
    <w:rsid w:val="00E879D4"/>
    <w:rsid w:val="00E87C46"/>
    <w:rsid w:val="00E91146"/>
    <w:rsid w:val="00E912E5"/>
    <w:rsid w:val="00E918C1"/>
    <w:rsid w:val="00E9191B"/>
    <w:rsid w:val="00E92514"/>
    <w:rsid w:val="00E94E70"/>
    <w:rsid w:val="00E96FE2"/>
    <w:rsid w:val="00E9751B"/>
    <w:rsid w:val="00E97A0A"/>
    <w:rsid w:val="00EA0399"/>
    <w:rsid w:val="00EA0515"/>
    <w:rsid w:val="00EA0838"/>
    <w:rsid w:val="00EA18D6"/>
    <w:rsid w:val="00EA2214"/>
    <w:rsid w:val="00EA2953"/>
    <w:rsid w:val="00EA3086"/>
    <w:rsid w:val="00EA3450"/>
    <w:rsid w:val="00EA4208"/>
    <w:rsid w:val="00EA655B"/>
    <w:rsid w:val="00EB2B56"/>
    <w:rsid w:val="00EB3918"/>
    <w:rsid w:val="00EB4A2E"/>
    <w:rsid w:val="00EB638B"/>
    <w:rsid w:val="00EB74A8"/>
    <w:rsid w:val="00EC1316"/>
    <w:rsid w:val="00EC156E"/>
    <w:rsid w:val="00EC19B3"/>
    <w:rsid w:val="00EC1B07"/>
    <w:rsid w:val="00EC1F4E"/>
    <w:rsid w:val="00EC380D"/>
    <w:rsid w:val="00EC3C09"/>
    <w:rsid w:val="00EC3F7E"/>
    <w:rsid w:val="00EC4037"/>
    <w:rsid w:val="00EC56B8"/>
    <w:rsid w:val="00EC6E8B"/>
    <w:rsid w:val="00EC742F"/>
    <w:rsid w:val="00EC7618"/>
    <w:rsid w:val="00ED02AF"/>
    <w:rsid w:val="00ED4A67"/>
    <w:rsid w:val="00ED5864"/>
    <w:rsid w:val="00ED737B"/>
    <w:rsid w:val="00ED76F0"/>
    <w:rsid w:val="00EE3A3D"/>
    <w:rsid w:val="00EE4965"/>
    <w:rsid w:val="00EE49BE"/>
    <w:rsid w:val="00EE4CE4"/>
    <w:rsid w:val="00EF1041"/>
    <w:rsid w:val="00EF3229"/>
    <w:rsid w:val="00EF3475"/>
    <w:rsid w:val="00EF3757"/>
    <w:rsid w:val="00EF3B16"/>
    <w:rsid w:val="00EF49DA"/>
    <w:rsid w:val="00EF60C7"/>
    <w:rsid w:val="00EF6F88"/>
    <w:rsid w:val="00F00445"/>
    <w:rsid w:val="00F0064F"/>
    <w:rsid w:val="00F018A6"/>
    <w:rsid w:val="00F02433"/>
    <w:rsid w:val="00F02A9A"/>
    <w:rsid w:val="00F04865"/>
    <w:rsid w:val="00F0646F"/>
    <w:rsid w:val="00F10947"/>
    <w:rsid w:val="00F11D79"/>
    <w:rsid w:val="00F12FCD"/>
    <w:rsid w:val="00F1455A"/>
    <w:rsid w:val="00F14ED8"/>
    <w:rsid w:val="00F15623"/>
    <w:rsid w:val="00F17113"/>
    <w:rsid w:val="00F1753A"/>
    <w:rsid w:val="00F20C33"/>
    <w:rsid w:val="00F2110D"/>
    <w:rsid w:val="00F26FA3"/>
    <w:rsid w:val="00F31456"/>
    <w:rsid w:val="00F32C34"/>
    <w:rsid w:val="00F331D5"/>
    <w:rsid w:val="00F33383"/>
    <w:rsid w:val="00F36510"/>
    <w:rsid w:val="00F37819"/>
    <w:rsid w:val="00F40F66"/>
    <w:rsid w:val="00F41CBA"/>
    <w:rsid w:val="00F4346A"/>
    <w:rsid w:val="00F439D4"/>
    <w:rsid w:val="00F43C54"/>
    <w:rsid w:val="00F442E8"/>
    <w:rsid w:val="00F4686B"/>
    <w:rsid w:val="00F474CB"/>
    <w:rsid w:val="00F514E0"/>
    <w:rsid w:val="00F51530"/>
    <w:rsid w:val="00F51578"/>
    <w:rsid w:val="00F51994"/>
    <w:rsid w:val="00F52881"/>
    <w:rsid w:val="00F5566D"/>
    <w:rsid w:val="00F558E1"/>
    <w:rsid w:val="00F55FA7"/>
    <w:rsid w:val="00F56260"/>
    <w:rsid w:val="00F64DDD"/>
    <w:rsid w:val="00F65A29"/>
    <w:rsid w:val="00F67EEF"/>
    <w:rsid w:val="00F71D47"/>
    <w:rsid w:val="00F72F39"/>
    <w:rsid w:val="00F749FB"/>
    <w:rsid w:val="00F7624D"/>
    <w:rsid w:val="00F80107"/>
    <w:rsid w:val="00F8070C"/>
    <w:rsid w:val="00F81909"/>
    <w:rsid w:val="00F82C7D"/>
    <w:rsid w:val="00F83813"/>
    <w:rsid w:val="00F83A8E"/>
    <w:rsid w:val="00F83C5E"/>
    <w:rsid w:val="00F83E58"/>
    <w:rsid w:val="00F857E0"/>
    <w:rsid w:val="00F8641D"/>
    <w:rsid w:val="00F9165B"/>
    <w:rsid w:val="00F933DC"/>
    <w:rsid w:val="00F93ABB"/>
    <w:rsid w:val="00F9681F"/>
    <w:rsid w:val="00F96B01"/>
    <w:rsid w:val="00F96BD1"/>
    <w:rsid w:val="00F96C72"/>
    <w:rsid w:val="00F976FD"/>
    <w:rsid w:val="00FA0B81"/>
    <w:rsid w:val="00FA240B"/>
    <w:rsid w:val="00FA272F"/>
    <w:rsid w:val="00FB0FA8"/>
    <w:rsid w:val="00FB3BEA"/>
    <w:rsid w:val="00FB4DDC"/>
    <w:rsid w:val="00FB5A86"/>
    <w:rsid w:val="00FC3EAD"/>
    <w:rsid w:val="00FC3FF6"/>
    <w:rsid w:val="00FC4061"/>
    <w:rsid w:val="00FC44FC"/>
    <w:rsid w:val="00FC5C48"/>
    <w:rsid w:val="00FD1988"/>
    <w:rsid w:val="00FD2D7E"/>
    <w:rsid w:val="00FD2DEF"/>
    <w:rsid w:val="00FD4EC7"/>
    <w:rsid w:val="00FD550D"/>
    <w:rsid w:val="00FD557C"/>
    <w:rsid w:val="00FD5FC5"/>
    <w:rsid w:val="00FD6EFF"/>
    <w:rsid w:val="00FD751C"/>
    <w:rsid w:val="00FE1C9A"/>
    <w:rsid w:val="00FE20D3"/>
    <w:rsid w:val="00FE2689"/>
    <w:rsid w:val="00FE3ED2"/>
    <w:rsid w:val="00FE7F8F"/>
    <w:rsid w:val="00FF208B"/>
    <w:rsid w:val="00FF244D"/>
    <w:rsid w:val="00FF3066"/>
    <w:rsid w:val="00FF33D9"/>
    <w:rsid w:val="00FF3ADA"/>
    <w:rsid w:val="00FF5621"/>
    <w:rsid w:val="00FF60B1"/>
    <w:rsid w:val="00FF6E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oNotEmbedSmartTags/>
  <w:decimalSymbol w:val=","/>
  <w:listSeparator w:val=";"/>
  <w14:docId w14:val="7F4C7E11"/>
  <w15:docId w15:val="{904BCBE5-861D-4818-B9F5-A10185CA98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uiPriority="71"/>
    <w:lsdException w:name="List Paragraph" w:uiPriority="34" w:qFormat="1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E6907"/>
    <w:pPr>
      <w:suppressAutoHyphens/>
      <w:spacing w:line="360" w:lineRule="auto"/>
      <w:ind w:firstLine="720"/>
      <w:jc w:val="both"/>
    </w:pPr>
    <w:rPr>
      <w:rFonts w:ascii="Arial" w:eastAsia="MS Mincho" w:hAnsi="Arial" w:cs="Arial"/>
      <w:szCs w:val="24"/>
      <w:lang w:val="pt-BR" w:eastAsia="zh-CN"/>
    </w:rPr>
  </w:style>
  <w:style w:type="paragraph" w:styleId="Ttulo1">
    <w:name w:val="heading 1"/>
    <w:next w:val="Normal"/>
    <w:qFormat/>
    <w:rsid w:val="00065721"/>
    <w:pPr>
      <w:keepNext/>
      <w:numPr>
        <w:numId w:val="1"/>
      </w:numPr>
      <w:suppressAutoHyphens/>
      <w:spacing w:before="360" w:after="240"/>
      <w:outlineLvl w:val="0"/>
    </w:pPr>
    <w:rPr>
      <w:rFonts w:ascii="Arial" w:eastAsia="MS Gothic" w:hAnsi="Arial" w:cs="Arial"/>
      <w:b/>
      <w:bCs/>
      <w:kern w:val="1"/>
      <w:sz w:val="22"/>
      <w:szCs w:val="32"/>
      <w:lang w:val="pt-BR" w:eastAsia="zh-CN"/>
    </w:rPr>
  </w:style>
  <w:style w:type="paragraph" w:styleId="Ttulo2">
    <w:name w:val="heading 2"/>
    <w:next w:val="Normal"/>
    <w:qFormat/>
    <w:rsid w:val="00065721"/>
    <w:pPr>
      <w:keepNext/>
      <w:numPr>
        <w:ilvl w:val="1"/>
        <w:numId w:val="1"/>
      </w:numPr>
      <w:suppressAutoHyphens/>
      <w:spacing w:before="240" w:after="120"/>
      <w:outlineLvl w:val="1"/>
    </w:pPr>
    <w:rPr>
      <w:rFonts w:ascii="Arial" w:eastAsia="MS Gothic" w:hAnsi="Arial" w:cs="Arial"/>
      <w:b/>
      <w:bCs/>
      <w:iCs/>
      <w:szCs w:val="28"/>
      <w:lang w:val="pt-BR" w:eastAsia="zh-CN"/>
    </w:rPr>
  </w:style>
  <w:style w:type="paragraph" w:styleId="Ttulo3">
    <w:name w:val="heading 3"/>
    <w:next w:val="Normal"/>
    <w:qFormat/>
    <w:rsid w:val="00065721"/>
    <w:pPr>
      <w:keepNext/>
      <w:numPr>
        <w:ilvl w:val="2"/>
        <w:numId w:val="1"/>
      </w:numPr>
      <w:suppressAutoHyphens/>
      <w:spacing w:before="240" w:after="60"/>
      <w:jc w:val="center"/>
      <w:outlineLvl w:val="2"/>
    </w:pPr>
    <w:rPr>
      <w:rFonts w:ascii="Arial" w:eastAsia="MS Gothic" w:hAnsi="Arial" w:cs="Arial"/>
      <w:b/>
      <w:bCs/>
      <w:sz w:val="22"/>
      <w:szCs w:val="26"/>
      <w:lang w:val="pt-BR" w:eastAsia="zh-CN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1z0">
    <w:name w:val="WW8Num1z0"/>
  </w:style>
  <w:style w:type="character" w:customStyle="1" w:styleId="WW8Num1z1">
    <w:name w:val="WW8Num1z1"/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0">
    <w:name w:val="WW8Num2z0"/>
    <w:rPr>
      <w:rFonts w:ascii="Symbol" w:hAnsi="Symbol" w:cs="Symbol" w:hint="default"/>
    </w:rPr>
  </w:style>
  <w:style w:type="character" w:customStyle="1" w:styleId="WW8Num2z1">
    <w:name w:val="WW8Num2z1"/>
  </w:style>
  <w:style w:type="character" w:customStyle="1" w:styleId="WW8Num2z2">
    <w:name w:val="WW8Num2z2"/>
  </w:style>
  <w:style w:type="character" w:customStyle="1" w:styleId="WW8Num2z3">
    <w:name w:val="WW8Num2z3"/>
  </w:style>
  <w:style w:type="character" w:customStyle="1" w:styleId="WW8Num2z4">
    <w:name w:val="WW8Num2z4"/>
  </w:style>
  <w:style w:type="character" w:customStyle="1" w:styleId="WW8Num2z5">
    <w:name w:val="WW8Num2z5"/>
  </w:style>
  <w:style w:type="character" w:customStyle="1" w:styleId="WW8Num2z6">
    <w:name w:val="WW8Num2z6"/>
  </w:style>
  <w:style w:type="character" w:customStyle="1" w:styleId="WW8Num2z7">
    <w:name w:val="WW8Num2z7"/>
  </w:style>
  <w:style w:type="character" w:customStyle="1" w:styleId="WW8Num2z8">
    <w:name w:val="WW8Num2z8"/>
  </w:style>
  <w:style w:type="character" w:customStyle="1" w:styleId="WW8Num3z0">
    <w:name w:val="WW8Num3z0"/>
    <w:rPr>
      <w:rFonts w:ascii="Symbol" w:hAnsi="Symbol" w:cs="Symbol" w:hint="default"/>
    </w:rPr>
  </w:style>
  <w:style w:type="character" w:customStyle="1" w:styleId="WW8Num3z1">
    <w:name w:val="WW8Num3z1"/>
    <w:rPr>
      <w:rFonts w:ascii="Courier New" w:hAnsi="Courier New" w:cs="Courier New" w:hint="default"/>
    </w:rPr>
  </w:style>
  <w:style w:type="character" w:customStyle="1" w:styleId="WW8Num3z2">
    <w:name w:val="WW8Num3z2"/>
    <w:rPr>
      <w:rFonts w:ascii="Wingdings" w:hAnsi="Wingdings" w:cs="Wingdings" w:hint="default"/>
    </w:rPr>
  </w:style>
  <w:style w:type="character" w:customStyle="1" w:styleId="WW8Num4z0">
    <w:name w:val="WW8Num4z0"/>
    <w:rPr>
      <w:rFonts w:ascii="Symbol" w:hAnsi="Symbol" w:cs="Symbol" w:hint="default"/>
    </w:rPr>
  </w:style>
  <w:style w:type="character" w:customStyle="1" w:styleId="WW8Num4z1">
    <w:name w:val="WW8Num4z1"/>
    <w:rPr>
      <w:rFonts w:ascii="Courier New" w:hAnsi="Courier New" w:cs="Courier New" w:hint="default"/>
    </w:rPr>
  </w:style>
  <w:style w:type="character" w:customStyle="1" w:styleId="WW8Num4z2">
    <w:name w:val="WW8Num4z2"/>
    <w:rPr>
      <w:rFonts w:ascii="Wingdings" w:hAnsi="Wingdings" w:cs="Wingdings" w:hint="default"/>
    </w:rPr>
  </w:style>
  <w:style w:type="character" w:customStyle="1" w:styleId="Fontepargpadro1">
    <w:name w:val="Fonte parág. padrão1"/>
  </w:style>
  <w:style w:type="character" w:customStyle="1" w:styleId="RodapChar">
    <w:name w:val="Rodapé Char"/>
    <w:uiPriority w:val="99"/>
    <w:rPr>
      <w:sz w:val="24"/>
      <w:szCs w:val="24"/>
    </w:rPr>
  </w:style>
  <w:style w:type="character" w:styleId="Nmerodepgina">
    <w:name w:val="page number"/>
  </w:style>
  <w:style w:type="character" w:customStyle="1" w:styleId="Ttulo1Char">
    <w:name w:val="Título 1 Char"/>
    <w:rsid w:val="00065721"/>
    <w:rPr>
      <w:rFonts w:ascii="Arial" w:eastAsia="MS Gothic" w:hAnsi="Arial" w:cs="Times New Roman"/>
      <w:b/>
      <w:bCs/>
      <w:kern w:val="1"/>
      <w:sz w:val="22"/>
      <w:szCs w:val="32"/>
    </w:rPr>
  </w:style>
  <w:style w:type="character" w:customStyle="1" w:styleId="Ttulo2Char">
    <w:name w:val="Título 2 Char"/>
    <w:rsid w:val="00065721"/>
    <w:rPr>
      <w:rFonts w:ascii="Arial" w:eastAsia="MS Gothic" w:hAnsi="Arial" w:cs="Times New Roman"/>
      <w:b/>
      <w:bCs/>
      <w:iCs/>
      <w:szCs w:val="28"/>
    </w:rPr>
  </w:style>
  <w:style w:type="character" w:customStyle="1" w:styleId="CabealhoChar">
    <w:name w:val="Cabeçalho Char"/>
    <w:uiPriority w:val="99"/>
    <w:rPr>
      <w:rFonts w:ascii="Arial" w:hAnsi="Arial" w:cs="Arial"/>
      <w:szCs w:val="24"/>
    </w:rPr>
  </w:style>
  <w:style w:type="character" w:customStyle="1" w:styleId="Ttulo3Char">
    <w:name w:val="Título 3 Char"/>
    <w:rsid w:val="00065721"/>
    <w:rPr>
      <w:rFonts w:ascii="Arial" w:eastAsia="MS Gothic" w:hAnsi="Arial" w:cs="Times New Roman"/>
      <w:b/>
      <w:bCs/>
      <w:sz w:val="22"/>
      <w:szCs w:val="26"/>
    </w:rPr>
  </w:style>
  <w:style w:type="character" w:customStyle="1" w:styleId="Refdecomentrio1">
    <w:name w:val="Ref. de comentário1"/>
    <w:rPr>
      <w:sz w:val="18"/>
      <w:szCs w:val="18"/>
    </w:rPr>
  </w:style>
  <w:style w:type="character" w:customStyle="1" w:styleId="TextodecomentrioChar">
    <w:name w:val="Texto de comentário Char"/>
    <w:rsid w:val="00065721"/>
    <w:rPr>
      <w:rFonts w:ascii="Arial" w:hAnsi="Arial" w:cs="Arial"/>
      <w:sz w:val="24"/>
      <w:szCs w:val="24"/>
      <w:lang w:val="pt-BR"/>
    </w:rPr>
  </w:style>
  <w:style w:type="character" w:customStyle="1" w:styleId="AssuntodocomentrioChar">
    <w:name w:val="Assunto do comentário Char"/>
    <w:rsid w:val="00065721"/>
    <w:rPr>
      <w:rFonts w:ascii="Arial" w:hAnsi="Arial" w:cs="Arial"/>
      <w:b/>
      <w:bCs/>
      <w:sz w:val="24"/>
      <w:szCs w:val="24"/>
      <w:lang w:val="pt-BR"/>
    </w:rPr>
  </w:style>
  <w:style w:type="character" w:customStyle="1" w:styleId="TextodebaloChar">
    <w:name w:val="Texto de balão Char"/>
    <w:rsid w:val="00065721"/>
    <w:rPr>
      <w:rFonts w:ascii="Lucida Grande" w:hAnsi="Lucida Grande" w:cs="Lucida Grande"/>
      <w:sz w:val="18"/>
      <w:szCs w:val="18"/>
      <w:lang w:val="pt-BR"/>
    </w:rPr>
  </w:style>
  <w:style w:type="character" w:customStyle="1" w:styleId="TextodenotaderodapChar">
    <w:name w:val="Texto de nota de rodapé Char"/>
    <w:rsid w:val="00065721"/>
    <w:rPr>
      <w:rFonts w:ascii="Arial" w:hAnsi="Arial" w:cs="Arial"/>
      <w:sz w:val="18"/>
      <w:szCs w:val="24"/>
      <w:lang w:val="pt-BR"/>
    </w:rPr>
  </w:style>
  <w:style w:type="character" w:customStyle="1" w:styleId="Caracteresdenotaderodap">
    <w:name w:val="Caracteres de nota de rodapé"/>
    <w:rPr>
      <w:vertAlign w:val="superscript"/>
    </w:rPr>
  </w:style>
  <w:style w:type="character" w:styleId="Hyperlink">
    <w:name w:val="Hyperlink"/>
    <w:uiPriority w:val="99"/>
    <w:rsid w:val="00065721"/>
    <w:rPr>
      <w:color w:val="0000FF"/>
      <w:u w:val="single"/>
    </w:rPr>
  </w:style>
  <w:style w:type="character" w:customStyle="1" w:styleId="apple-converted-space">
    <w:name w:val="apple-converted-space"/>
  </w:style>
  <w:style w:type="character" w:styleId="Forte">
    <w:name w:val="Strong"/>
    <w:qFormat/>
    <w:rPr>
      <w:b/>
      <w:bCs/>
    </w:rPr>
  </w:style>
  <w:style w:type="character" w:styleId="Refdenotaderodap">
    <w:name w:val="footnote reference"/>
    <w:rPr>
      <w:vertAlign w:val="superscript"/>
    </w:rPr>
  </w:style>
  <w:style w:type="character" w:customStyle="1" w:styleId="Caracteresdenotadefim">
    <w:name w:val="Caracteres de nota de fim"/>
    <w:rPr>
      <w:vertAlign w:val="superscript"/>
    </w:rPr>
  </w:style>
  <w:style w:type="character" w:customStyle="1" w:styleId="WW-Caracteresdenotadefim">
    <w:name w:val="WW-Caracteres de nota de fim"/>
  </w:style>
  <w:style w:type="character" w:styleId="Refdenotadefim">
    <w:name w:val="endnote reference"/>
    <w:rPr>
      <w:vertAlign w:val="superscript"/>
    </w:rPr>
  </w:style>
  <w:style w:type="paragraph" w:customStyle="1" w:styleId="Ttulo10">
    <w:name w:val="Título1"/>
    <w:basedOn w:val="Normal"/>
    <w:next w:val="Corpodetexto"/>
    <w:pPr>
      <w:keepNext/>
      <w:spacing w:before="240" w:after="120"/>
    </w:pPr>
    <w:rPr>
      <w:rFonts w:ascii="Liberation Sans" w:eastAsia="Noto Sans CJK SC Regular" w:hAnsi="Liberation Sans" w:cs="FreeSans"/>
      <w:sz w:val="28"/>
      <w:szCs w:val="28"/>
    </w:rPr>
  </w:style>
  <w:style w:type="paragraph" w:styleId="Corpodetexto">
    <w:name w:val="Body Text"/>
    <w:basedOn w:val="Normal"/>
    <w:link w:val="CorpodetextoChar"/>
    <w:pPr>
      <w:spacing w:after="140" w:line="288" w:lineRule="auto"/>
    </w:pPr>
  </w:style>
  <w:style w:type="paragraph" w:styleId="Lista">
    <w:name w:val="List"/>
    <w:basedOn w:val="Corpodetexto"/>
    <w:rPr>
      <w:rFonts w:cs="FreeSans"/>
    </w:rPr>
  </w:style>
  <w:style w:type="paragraph" w:styleId="Legenda">
    <w:name w:val="caption"/>
    <w:basedOn w:val="Normal"/>
    <w:qFormat/>
    <w:rsid w:val="00065721"/>
    <w:pPr>
      <w:suppressLineNumbers/>
      <w:spacing w:before="120" w:after="120"/>
    </w:pPr>
    <w:rPr>
      <w:rFonts w:cs="FreeSans"/>
      <w:i/>
      <w:iCs/>
      <w:sz w:val="24"/>
    </w:rPr>
  </w:style>
  <w:style w:type="paragraph" w:customStyle="1" w:styleId="ndice">
    <w:name w:val="Índice"/>
    <w:basedOn w:val="Normal"/>
    <w:pPr>
      <w:suppressLineNumbers/>
    </w:pPr>
    <w:rPr>
      <w:rFonts w:cs="FreeSans"/>
    </w:rPr>
  </w:style>
  <w:style w:type="paragraph" w:styleId="Rodap">
    <w:name w:val="footer"/>
    <w:basedOn w:val="Normal"/>
    <w:uiPriority w:val="99"/>
    <w:pPr>
      <w:tabs>
        <w:tab w:val="center" w:pos="4320"/>
        <w:tab w:val="right" w:pos="8640"/>
      </w:tabs>
    </w:pPr>
  </w:style>
  <w:style w:type="paragraph" w:customStyle="1" w:styleId="citacao">
    <w:name w:val="citacao"/>
    <w:rsid w:val="00065721"/>
    <w:pPr>
      <w:suppressAutoHyphens/>
      <w:spacing w:before="60" w:after="120"/>
      <w:ind w:left="2268"/>
      <w:jc w:val="both"/>
    </w:pPr>
    <w:rPr>
      <w:rFonts w:ascii="Arial" w:eastAsia="MS Mincho" w:hAnsi="Arial" w:cs="Arial"/>
      <w:sz w:val="18"/>
      <w:lang w:val="pt-BR" w:eastAsia="zh-CN"/>
    </w:rPr>
  </w:style>
  <w:style w:type="paragraph" w:customStyle="1" w:styleId="referencias">
    <w:name w:val="referencias"/>
    <w:basedOn w:val="Normal"/>
    <w:pPr>
      <w:spacing w:before="280" w:after="280" w:line="240" w:lineRule="auto"/>
      <w:ind w:firstLine="0"/>
      <w:jc w:val="left"/>
    </w:pPr>
    <w:rPr>
      <w:szCs w:val="20"/>
    </w:rPr>
  </w:style>
  <w:style w:type="paragraph" w:styleId="Cabealho">
    <w:name w:val="header"/>
    <w:basedOn w:val="Normal"/>
    <w:uiPriority w:val="99"/>
    <w:pPr>
      <w:tabs>
        <w:tab w:val="center" w:pos="4320"/>
        <w:tab w:val="right" w:pos="8640"/>
      </w:tabs>
    </w:pPr>
  </w:style>
  <w:style w:type="paragraph" w:customStyle="1" w:styleId="Textodecomentrio1">
    <w:name w:val="Texto de comentário1"/>
    <w:basedOn w:val="Normal"/>
    <w:rPr>
      <w:sz w:val="24"/>
    </w:rPr>
  </w:style>
  <w:style w:type="paragraph" w:styleId="Assuntodocomentrio">
    <w:name w:val="annotation subject"/>
    <w:basedOn w:val="Textodecomentrio1"/>
    <w:next w:val="Textodecomentrio1"/>
    <w:rPr>
      <w:b/>
      <w:bCs/>
      <w:sz w:val="20"/>
      <w:szCs w:val="20"/>
    </w:rPr>
  </w:style>
  <w:style w:type="paragraph" w:styleId="Textodebalo">
    <w:name w:val="Balloon Text"/>
    <w:basedOn w:val="Normal"/>
    <w:link w:val="TextodebaloChar1"/>
    <w:uiPriority w:val="99"/>
    <w:rsid w:val="00065721"/>
    <w:pPr>
      <w:spacing w:line="240" w:lineRule="auto"/>
    </w:pPr>
    <w:rPr>
      <w:rFonts w:ascii="Lucida Grande" w:hAnsi="Lucida Grande" w:cs="Lucida Grande"/>
      <w:sz w:val="18"/>
      <w:szCs w:val="18"/>
    </w:rPr>
  </w:style>
  <w:style w:type="paragraph" w:styleId="Textodenotaderodap">
    <w:name w:val="footnote text"/>
    <w:basedOn w:val="Normal"/>
    <w:pPr>
      <w:ind w:firstLine="0"/>
    </w:pPr>
    <w:rPr>
      <w:sz w:val="18"/>
    </w:rPr>
  </w:style>
  <w:style w:type="paragraph" w:customStyle="1" w:styleId="m-texto">
    <w:name w:val="m-texto"/>
    <w:basedOn w:val="Normal"/>
    <w:qFormat/>
    <w:rsid w:val="00065721"/>
    <w:pPr>
      <w:ind w:firstLine="709"/>
    </w:pPr>
    <w:rPr>
      <w:rFonts w:ascii="Times New Roman" w:eastAsia="Calibri" w:hAnsi="Times New Roman" w:cs="Times New Roman"/>
      <w:sz w:val="24"/>
      <w:szCs w:val="22"/>
    </w:rPr>
  </w:style>
  <w:style w:type="paragraph" w:customStyle="1" w:styleId="m-citao">
    <w:name w:val="m-citação"/>
    <w:basedOn w:val="Normal"/>
    <w:next w:val="m-texto"/>
    <w:qFormat/>
    <w:rsid w:val="00065721"/>
    <w:pPr>
      <w:spacing w:before="120" w:after="240" w:line="240" w:lineRule="auto"/>
      <w:ind w:left="2268" w:firstLine="0"/>
      <w:contextualSpacing/>
    </w:pPr>
    <w:rPr>
      <w:rFonts w:ascii="Times New Roman" w:eastAsia="Calibri" w:hAnsi="Times New Roman" w:cs="Times New Roman"/>
      <w:szCs w:val="22"/>
    </w:rPr>
  </w:style>
  <w:style w:type="paragraph" w:styleId="Bibliografia">
    <w:name w:val="Bibliography"/>
    <w:basedOn w:val="Normal"/>
    <w:next w:val="Normal"/>
  </w:style>
  <w:style w:type="paragraph" w:customStyle="1" w:styleId="Contedodatabela">
    <w:name w:val="Conteúdo da tabela"/>
    <w:basedOn w:val="Normal"/>
    <w:pPr>
      <w:suppressLineNumbers/>
    </w:pPr>
  </w:style>
  <w:style w:type="paragraph" w:customStyle="1" w:styleId="Ttulodetabela">
    <w:name w:val="Título de tabela"/>
    <w:basedOn w:val="Contedodatabela"/>
    <w:pPr>
      <w:jc w:val="center"/>
    </w:pPr>
    <w:rPr>
      <w:b/>
      <w:bCs/>
    </w:rPr>
  </w:style>
  <w:style w:type="paragraph" w:customStyle="1" w:styleId="Contedodoquadro">
    <w:name w:val="Conteúdo do quadro"/>
    <w:basedOn w:val="Normal"/>
  </w:style>
  <w:style w:type="paragraph" w:styleId="Reviso">
    <w:name w:val="Revision"/>
    <w:hidden/>
    <w:uiPriority w:val="99"/>
    <w:semiHidden/>
    <w:rsid w:val="0030439C"/>
    <w:rPr>
      <w:rFonts w:ascii="Arial" w:eastAsia="MS Mincho" w:hAnsi="Arial" w:cs="Arial"/>
      <w:szCs w:val="24"/>
      <w:lang w:val="pt-BR" w:eastAsia="zh-CN"/>
    </w:rPr>
  </w:style>
  <w:style w:type="character" w:customStyle="1" w:styleId="Fontepargpadro2">
    <w:name w:val="Fonte parág. padrão2"/>
    <w:rsid w:val="00065721"/>
  </w:style>
  <w:style w:type="character" w:customStyle="1" w:styleId="Refdecomentrio2">
    <w:name w:val="Ref. de comentário2"/>
    <w:rsid w:val="00065721"/>
    <w:rPr>
      <w:sz w:val="18"/>
      <w:szCs w:val="18"/>
    </w:rPr>
  </w:style>
  <w:style w:type="paragraph" w:customStyle="1" w:styleId="Ttulo20">
    <w:name w:val="Título2"/>
    <w:basedOn w:val="Normal"/>
    <w:next w:val="Corpodetexto"/>
    <w:rsid w:val="00065721"/>
    <w:pPr>
      <w:keepNext/>
      <w:spacing w:before="240" w:after="120"/>
    </w:pPr>
    <w:rPr>
      <w:rFonts w:ascii="Times New Roman" w:eastAsia="Times New Roman" w:hAnsi="Times New Roman" w:cs="Times New Roman"/>
      <w:szCs w:val="20"/>
      <w:lang w:val="en-US" w:eastAsia="en-US"/>
    </w:rPr>
  </w:style>
  <w:style w:type="paragraph" w:customStyle="1" w:styleId="Textodecomentrio2">
    <w:name w:val="Texto de comentário2"/>
    <w:basedOn w:val="Normal"/>
    <w:rsid w:val="00065721"/>
    <w:rPr>
      <w:rFonts w:ascii="Times New Roman" w:eastAsia="Times New Roman" w:hAnsi="Times New Roman" w:cs="Times New Roman"/>
      <w:sz w:val="24"/>
      <w:szCs w:val="20"/>
      <w:lang w:val="en-US" w:eastAsia="en-US"/>
    </w:rPr>
  </w:style>
  <w:style w:type="paragraph" w:customStyle="1" w:styleId="Assuntodocomentrio1">
    <w:name w:val="Assunto do comentário1"/>
    <w:basedOn w:val="Textodecomentrio2"/>
    <w:next w:val="Textodecomentrio2"/>
    <w:rsid w:val="00065721"/>
  </w:style>
  <w:style w:type="paragraph" w:customStyle="1" w:styleId="Textodebalo1">
    <w:name w:val="Texto de balão1"/>
    <w:basedOn w:val="Normal"/>
    <w:rsid w:val="00065721"/>
    <w:pPr>
      <w:spacing w:line="240" w:lineRule="auto"/>
    </w:pPr>
    <w:rPr>
      <w:rFonts w:ascii="Times New Roman" w:eastAsia="Times New Roman" w:hAnsi="Times New Roman" w:cs="Times New Roman"/>
      <w:szCs w:val="20"/>
      <w:lang w:val="en-US" w:eastAsia="en-US"/>
    </w:rPr>
  </w:style>
  <w:style w:type="paragraph" w:customStyle="1" w:styleId="Bibliografia1">
    <w:name w:val="Bibliografia1"/>
    <w:basedOn w:val="Normal"/>
    <w:next w:val="Normal"/>
    <w:rsid w:val="00065721"/>
    <w:rPr>
      <w:rFonts w:ascii="Times New Roman" w:eastAsia="Times New Roman" w:hAnsi="Times New Roman" w:cs="Times New Roman"/>
      <w:szCs w:val="20"/>
      <w:lang w:val="en-US" w:eastAsia="en-US"/>
    </w:rPr>
  </w:style>
  <w:style w:type="character" w:customStyle="1" w:styleId="TextodebaloChar1">
    <w:name w:val="Texto de balão Char1"/>
    <w:basedOn w:val="Fontepargpadro"/>
    <w:link w:val="Textodebalo"/>
    <w:uiPriority w:val="99"/>
    <w:rsid w:val="00065721"/>
    <w:rPr>
      <w:rFonts w:ascii="Lucida Grande" w:eastAsia="MS Mincho" w:hAnsi="Lucida Grande" w:cs="Lucida Grande"/>
      <w:sz w:val="18"/>
      <w:szCs w:val="18"/>
      <w:lang w:val="pt-BR" w:eastAsia="zh-CN"/>
    </w:rPr>
  </w:style>
  <w:style w:type="character" w:styleId="Refdecomentrio">
    <w:name w:val="annotation reference"/>
    <w:basedOn w:val="Fontepargpadro"/>
    <w:uiPriority w:val="99"/>
    <w:semiHidden/>
    <w:unhideWhenUsed/>
    <w:rsid w:val="00065721"/>
    <w:rPr>
      <w:sz w:val="18"/>
      <w:szCs w:val="18"/>
    </w:rPr>
  </w:style>
  <w:style w:type="paragraph" w:styleId="Textodecomentrio">
    <w:name w:val="annotation text"/>
    <w:basedOn w:val="Normal"/>
    <w:link w:val="TextodecomentrioChar1"/>
    <w:uiPriority w:val="99"/>
    <w:unhideWhenUsed/>
    <w:rsid w:val="00065721"/>
    <w:pPr>
      <w:spacing w:line="240" w:lineRule="auto"/>
    </w:pPr>
    <w:rPr>
      <w:sz w:val="24"/>
    </w:rPr>
  </w:style>
  <w:style w:type="character" w:customStyle="1" w:styleId="TextodecomentrioChar1">
    <w:name w:val="Texto de comentário Char1"/>
    <w:basedOn w:val="Fontepargpadro"/>
    <w:link w:val="Textodecomentrio"/>
    <w:uiPriority w:val="99"/>
    <w:rsid w:val="00065721"/>
    <w:rPr>
      <w:rFonts w:ascii="Arial" w:eastAsia="MS Mincho" w:hAnsi="Arial" w:cs="Arial"/>
      <w:sz w:val="24"/>
      <w:szCs w:val="24"/>
      <w:lang w:val="pt-BR" w:eastAsia="zh-CN"/>
    </w:rPr>
  </w:style>
  <w:style w:type="table" w:styleId="Tabelacomgrade">
    <w:name w:val="Table Grid"/>
    <w:basedOn w:val="Tabelanormal"/>
    <w:uiPriority w:val="59"/>
    <w:rsid w:val="007B08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odaLista">
    <w:name w:val="List Paragraph"/>
    <w:basedOn w:val="Normal"/>
    <w:uiPriority w:val="34"/>
    <w:qFormat/>
    <w:rsid w:val="007B083B"/>
    <w:pPr>
      <w:ind w:left="720"/>
      <w:contextualSpacing/>
    </w:pPr>
  </w:style>
  <w:style w:type="paragraph" w:styleId="CabealhodoSumrio">
    <w:name w:val="TOC Heading"/>
    <w:basedOn w:val="Ttulo1"/>
    <w:next w:val="Normal"/>
    <w:uiPriority w:val="39"/>
    <w:unhideWhenUsed/>
    <w:qFormat/>
    <w:rsid w:val="0009524D"/>
    <w:pPr>
      <w:keepLines/>
      <w:numPr>
        <w:numId w:val="0"/>
      </w:numPr>
      <w:suppressAutoHyphens w:val="0"/>
      <w:spacing w:before="240" w:after="0" w:line="259" w:lineRule="auto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636D48"/>
    <w:pPr>
      <w:tabs>
        <w:tab w:val="right" w:leader="dot" w:pos="9061"/>
      </w:tabs>
      <w:spacing w:after="100"/>
    </w:pPr>
    <w:rPr>
      <w:b/>
      <w:noProof/>
      <w:sz w:val="22"/>
      <w:szCs w:val="22"/>
    </w:rPr>
  </w:style>
  <w:style w:type="paragraph" w:styleId="Sumrio2">
    <w:name w:val="toc 2"/>
    <w:basedOn w:val="Normal"/>
    <w:next w:val="Normal"/>
    <w:autoRedefine/>
    <w:uiPriority w:val="39"/>
    <w:unhideWhenUsed/>
    <w:rsid w:val="0009524D"/>
    <w:pPr>
      <w:spacing w:after="100"/>
      <w:ind w:left="200"/>
    </w:pPr>
  </w:style>
  <w:style w:type="paragraph" w:styleId="NormalWeb">
    <w:name w:val="Normal (Web)"/>
    <w:basedOn w:val="Normal"/>
    <w:uiPriority w:val="99"/>
    <w:semiHidden/>
    <w:unhideWhenUsed/>
    <w:rsid w:val="00382050"/>
    <w:pPr>
      <w:suppressAutoHyphens w:val="0"/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lang w:eastAsia="pt-BR"/>
    </w:rPr>
  </w:style>
  <w:style w:type="character" w:customStyle="1" w:styleId="CorpodetextoChar">
    <w:name w:val="Corpo de texto Char"/>
    <w:basedOn w:val="Fontepargpadro"/>
    <w:link w:val="Corpodetexto"/>
    <w:rsid w:val="005E6907"/>
    <w:rPr>
      <w:rFonts w:ascii="Arial" w:eastAsia="MS Mincho" w:hAnsi="Arial" w:cs="Arial"/>
      <w:szCs w:val="24"/>
      <w:lang w:val="pt-BR" w:eastAsia="zh-CN"/>
    </w:rPr>
  </w:style>
  <w:style w:type="character" w:styleId="MenoPendente">
    <w:name w:val="Unresolved Mention"/>
    <w:basedOn w:val="Fontepargpadro"/>
    <w:uiPriority w:val="99"/>
    <w:semiHidden/>
    <w:unhideWhenUsed/>
    <w:rsid w:val="003B71BF"/>
    <w:rPr>
      <w:color w:val="605E5C"/>
      <w:shd w:val="clear" w:color="auto" w:fill="E1DFDD"/>
    </w:rPr>
  </w:style>
  <w:style w:type="character" w:customStyle="1" w:styleId="il">
    <w:name w:val="il"/>
    <w:basedOn w:val="Fontepargpadro"/>
    <w:rsid w:val="00E41905"/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C937D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uppressAutoHyphens w:val="0"/>
      <w:spacing w:line="240" w:lineRule="auto"/>
      <w:ind w:firstLine="0"/>
      <w:jc w:val="left"/>
    </w:pPr>
    <w:rPr>
      <w:rFonts w:ascii="Courier New" w:eastAsia="Times New Roman" w:hAnsi="Courier New" w:cs="Courier New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C937DE"/>
    <w:rPr>
      <w:rFonts w:ascii="Courier New" w:hAnsi="Courier New" w:cs="Courier New"/>
      <w:lang w:val="pt-BR"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331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0543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965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846590">
                  <w:marLeft w:val="0"/>
                  <w:marRight w:val="0"/>
                  <w:marTop w:val="12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8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76740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349587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40175402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55866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6500174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7264151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78479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  <w:div w:id="238491833">
                          <w:marLeft w:val="0"/>
                          <w:marRight w:val="0"/>
                          <w:marTop w:val="3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202746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4885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363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629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5457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589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415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021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801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712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7988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0746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21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944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855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238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502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126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176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70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59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1236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834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471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65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73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872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6940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608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3381027">
                  <w:marLeft w:val="-240"/>
                  <w:marRight w:val="-24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36452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906262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3855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095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089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328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256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804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551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685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4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imasters.com.br/banco-de-dados-nosql-redis-para-otimizar-sistemas-de-alta-escalabilidade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1A82980-2ABE-4B57-9752-221B5964E04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</TotalTime>
  <Pages>6</Pages>
  <Words>1400</Words>
  <Characters>7561</Characters>
  <Application>Microsoft Office Word</Application>
  <DocSecurity>0</DocSecurity>
  <Lines>63</Lines>
  <Paragraphs>1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944</CharactersWithSpaces>
  <SharedDoc>false</SharedDoc>
  <HLinks>
    <vt:vector size="6" baseType="variant">
      <vt:variant>
        <vt:i4>655456</vt:i4>
      </vt:variant>
      <vt:variant>
        <vt:i4>13556</vt:i4>
      </vt:variant>
      <vt:variant>
        <vt:i4>1025</vt:i4>
      </vt:variant>
      <vt:variant>
        <vt:i4>1</vt:i4>
      </vt:variant>
      <vt:variant>
        <vt:lpwstr>studioMarque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lipe Menegotto</dc:creator>
  <cp:lastModifiedBy>gabriel</cp:lastModifiedBy>
  <cp:revision>3</cp:revision>
  <cp:lastPrinted>2016-12-28T01:12:00Z</cp:lastPrinted>
  <dcterms:created xsi:type="dcterms:W3CDTF">2020-04-27T23:46:00Z</dcterms:created>
  <dcterms:modified xsi:type="dcterms:W3CDTF">2020-04-27T23:47:00Z</dcterms:modified>
  <cp:version>0</cp:ver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associacao-brasileira-de-normas-tecnicas-ipea</vt:lpwstr>
  </property>
  <property fmtid="{D5CDD505-2E9C-101B-9397-08002B2CF9AE}" pid="17" name="Mendeley Recent Style Name 7_1">
    <vt:lpwstr>Instituto de Pesquisa Econômica Aplicada - ABNT (Portuguese - Brazil)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b2b27f7-ea0e-3781-8154-1b25adb904a8</vt:lpwstr>
  </property>
  <property fmtid="{D5CDD505-2E9C-101B-9397-08002B2CF9AE}" pid="24" name="Mendeley Citation Style_1">
    <vt:lpwstr>http://www.zotero.org/styles/associacao-brasileira-de-normas-tecnicas-ipea</vt:lpwstr>
  </property>
</Properties>
</file>